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4918882"/>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4918883"/>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2105D8B" w14:textId="6136602D" w:rsidR="001851A5"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4918882" w:history="1">
            <w:r w:rsidR="001851A5" w:rsidRPr="00595C11">
              <w:rPr>
                <w:rStyle w:val="Hyperlink"/>
                <w:noProof/>
              </w:rPr>
              <w:t>Tombola Controller</w:t>
            </w:r>
            <w:r w:rsidR="001851A5">
              <w:rPr>
                <w:noProof/>
                <w:webHidden/>
              </w:rPr>
              <w:tab/>
            </w:r>
            <w:r w:rsidR="001851A5">
              <w:rPr>
                <w:noProof/>
                <w:webHidden/>
              </w:rPr>
              <w:fldChar w:fldCharType="begin"/>
            </w:r>
            <w:r w:rsidR="001851A5">
              <w:rPr>
                <w:noProof/>
                <w:webHidden/>
              </w:rPr>
              <w:instrText xml:space="preserve"> PAGEREF _Toc154918882 \h </w:instrText>
            </w:r>
            <w:r w:rsidR="001851A5">
              <w:rPr>
                <w:noProof/>
                <w:webHidden/>
              </w:rPr>
            </w:r>
            <w:r w:rsidR="001851A5">
              <w:rPr>
                <w:noProof/>
                <w:webHidden/>
              </w:rPr>
              <w:fldChar w:fldCharType="separate"/>
            </w:r>
            <w:r w:rsidR="001851A5">
              <w:rPr>
                <w:noProof/>
                <w:webHidden/>
              </w:rPr>
              <w:t>1</w:t>
            </w:r>
            <w:r w:rsidR="001851A5">
              <w:rPr>
                <w:noProof/>
                <w:webHidden/>
              </w:rPr>
              <w:fldChar w:fldCharType="end"/>
            </w:r>
          </w:hyperlink>
        </w:p>
        <w:p w14:paraId="28E17A7C" w14:textId="080900FA"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83" w:history="1">
            <w:r w:rsidRPr="00595C11">
              <w:rPr>
                <w:rStyle w:val="Hyperlink"/>
                <w:noProof/>
              </w:rPr>
              <w:t>Contents</w:t>
            </w:r>
            <w:r>
              <w:rPr>
                <w:noProof/>
                <w:webHidden/>
              </w:rPr>
              <w:tab/>
            </w:r>
            <w:r>
              <w:rPr>
                <w:noProof/>
                <w:webHidden/>
              </w:rPr>
              <w:fldChar w:fldCharType="begin"/>
            </w:r>
            <w:r>
              <w:rPr>
                <w:noProof/>
                <w:webHidden/>
              </w:rPr>
              <w:instrText xml:space="preserve"> PAGEREF _Toc154918883 \h </w:instrText>
            </w:r>
            <w:r>
              <w:rPr>
                <w:noProof/>
                <w:webHidden/>
              </w:rPr>
            </w:r>
            <w:r>
              <w:rPr>
                <w:noProof/>
                <w:webHidden/>
              </w:rPr>
              <w:fldChar w:fldCharType="separate"/>
            </w:r>
            <w:r>
              <w:rPr>
                <w:noProof/>
                <w:webHidden/>
              </w:rPr>
              <w:t>2</w:t>
            </w:r>
            <w:r>
              <w:rPr>
                <w:noProof/>
                <w:webHidden/>
              </w:rPr>
              <w:fldChar w:fldCharType="end"/>
            </w:r>
          </w:hyperlink>
        </w:p>
        <w:p w14:paraId="6D24AA7B" w14:textId="7DD552DD"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84" w:history="1">
            <w:r w:rsidRPr="00595C11">
              <w:rPr>
                <w:rStyle w:val="Hyperlink"/>
                <w:noProof/>
              </w:rPr>
              <w:t>List of Figures</w:t>
            </w:r>
            <w:r>
              <w:rPr>
                <w:noProof/>
                <w:webHidden/>
              </w:rPr>
              <w:tab/>
            </w:r>
            <w:r>
              <w:rPr>
                <w:noProof/>
                <w:webHidden/>
              </w:rPr>
              <w:fldChar w:fldCharType="begin"/>
            </w:r>
            <w:r>
              <w:rPr>
                <w:noProof/>
                <w:webHidden/>
              </w:rPr>
              <w:instrText xml:space="preserve"> PAGEREF _Toc154918884 \h </w:instrText>
            </w:r>
            <w:r>
              <w:rPr>
                <w:noProof/>
                <w:webHidden/>
              </w:rPr>
            </w:r>
            <w:r>
              <w:rPr>
                <w:noProof/>
                <w:webHidden/>
              </w:rPr>
              <w:fldChar w:fldCharType="separate"/>
            </w:r>
            <w:r>
              <w:rPr>
                <w:noProof/>
                <w:webHidden/>
              </w:rPr>
              <w:t>3</w:t>
            </w:r>
            <w:r>
              <w:rPr>
                <w:noProof/>
                <w:webHidden/>
              </w:rPr>
              <w:fldChar w:fldCharType="end"/>
            </w:r>
          </w:hyperlink>
        </w:p>
        <w:p w14:paraId="32AD1CCE" w14:textId="6E4CF899"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85" w:history="1">
            <w:r w:rsidRPr="00595C11">
              <w:rPr>
                <w:rStyle w:val="Hyperlink"/>
                <w:noProof/>
              </w:rPr>
              <w:t>List of Tables</w:t>
            </w:r>
            <w:r>
              <w:rPr>
                <w:noProof/>
                <w:webHidden/>
              </w:rPr>
              <w:tab/>
            </w:r>
            <w:r>
              <w:rPr>
                <w:noProof/>
                <w:webHidden/>
              </w:rPr>
              <w:fldChar w:fldCharType="begin"/>
            </w:r>
            <w:r>
              <w:rPr>
                <w:noProof/>
                <w:webHidden/>
              </w:rPr>
              <w:instrText xml:space="preserve"> PAGEREF _Toc154918885 \h </w:instrText>
            </w:r>
            <w:r>
              <w:rPr>
                <w:noProof/>
                <w:webHidden/>
              </w:rPr>
            </w:r>
            <w:r>
              <w:rPr>
                <w:noProof/>
                <w:webHidden/>
              </w:rPr>
              <w:fldChar w:fldCharType="separate"/>
            </w:r>
            <w:r>
              <w:rPr>
                <w:noProof/>
                <w:webHidden/>
              </w:rPr>
              <w:t>4</w:t>
            </w:r>
            <w:r>
              <w:rPr>
                <w:noProof/>
                <w:webHidden/>
              </w:rPr>
              <w:fldChar w:fldCharType="end"/>
            </w:r>
          </w:hyperlink>
        </w:p>
        <w:p w14:paraId="3636E8DF" w14:textId="2DBC21C7"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86" w:history="1">
            <w:r w:rsidRPr="00595C11">
              <w:rPr>
                <w:rStyle w:val="Hyperlink"/>
                <w:noProof/>
              </w:rPr>
              <w:t>Overview</w:t>
            </w:r>
            <w:r>
              <w:rPr>
                <w:noProof/>
                <w:webHidden/>
              </w:rPr>
              <w:tab/>
            </w:r>
            <w:r>
              <w:rPr>
                <w:noProof/>
                <w:webHidden/>
              </w:rPr>
              <w:fldChar w:fldCharType="begin"/>
            </w:r>
            <w:r>
              <w:rPr>
                <w:noProof/>
                <w:webHidden/>
              </w:rPr>
              <w:instrText xml:space="preserve"> PAGEREF _Toc154918886 \h </w:instrText>
            </w:r>
            <w:r>
              <w:rPr>
                <w:noProof/>
                <w:webHidden/>
              </w:rPr>
            </w:r>
            <w:r>
              <w:rPr>
                <w:noProof/>
                <w:webHidden/>
              </w:rPr>
              <w:fldChar w:fldCharType="separate"/>
            </w:r>
            <w:r>
              <w:rPr>
                <w:noProof/>
                <w:webHidden/>
              </w:rPr>
              <w:t>5</w:t>
            </w:r>
            <w:r>
              <w:rPr>
                <w:noProof/>
                <w:webHidden/>
              </w:rPr>
              <w:fldChar w:fldCharType="end"/>
            </w:r>
          </w:hyperlink>
        </w:p>
        <w:p w14:paraId="73908B46" w14:textId="472B7056"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87" w:history="1">
            <w:r w:rsidRPr="00595C11">
              <w:rPr>
                <w:rStyle w:val="Hyperlink"/>
                <w:noProof/>
              </w:rPr>
              <w:t>Raspberry Pi</w:t>
            </w:r>
            <w:r>
              <w:rPr>
                <w:noProof/>
                <w:webHidden/>
              </w:rPr>
              <w:tab/>
            </w:r>
            <w:r>
              <w:rPr>
                <w:noProof/>
                <w:webHidden/>
              </w:rPr>
              <w:fldChar w:fldCharType="begin"/>
            </w:r>
            <w:r>
              <w:rPr>
                <w:noProof/>
                <w:webHidden/>
              </w:rPr>
              <w:instrText xml:space="preserve"> PAGEREF _Toc154918887 \h </w:instrText>
            </w:r>
            <w:r>
              <w:rPr>
                <w:noProof/>
                <w:webHidden/>
              </w:rPr>
            </w:r>
            <w:r>
              <w:rPr>
                <w:noProof/>
                <w:webHidden/>
              </w:rPr>
              <w:fldChar w:fldCharType="separate"/>
            </w:r>
            <w:r>
              <w:rPr>
                <w:noProof/>
                <w:webHidden/>
              </w:rPr>
              <w:t>6</w:t>
            </w:r>
            <w:r>
              <w:rPr>
                <w:noProof/>
                <w:webHidden/>
              </w:rPr>
              <w:fldChar w:fldCharType="end"/>
            </w:r>
          </w:hyperlink>
        </w:p>
        <w:p w14:paraId="0B3BFB96" w14:textId="69F9AB38"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88" w:history="1">
            <w:r w:rsidRPr="00595C11">
              <w:rPr>
                <w:rStyle w:val="Hyperlink"/>
                <w:noProof/>
                <w:lang w:eastAsia="en-GB"/>
              </w:rPr>
              <w:t>Software Application</w:t>
            </w:r>
            <w:r>
              <w:rPr>
                <w:noProof/>
                <w:webHidden/>
              </w:rPr>
              <w:tab/>
            </w:r>
            <w:r>
              <w:rPr>
                <w:noProof/>
                <w:webHidden/>
              </w:rPr>
              <w:fldChar w:fldCharType="begin"/>
            </w:r>
            <w:r>
              <w:rPr>
                <w:noProof/>
                <w:webHidden/>
              </w:rPr>
              <w:instrText xml:space="preserve"> PAGEREF _Toc154918888 \h </w:instrText>
            </w:r>
            <w:r>
              <w:rPr>
                <w:noProof/>
                <w:webHidden/>
              </w:rPr>
            </w:r>
            <w:r>
              <w:rPr>
                <w:noProof/>
                <w:webHidden/>
              </w:rPr>
              <w:fldChar w:fldCharType="separate"/>
            </w:r>
            <w:r>
              <w:rPr>
                <w:noProof/>
                <w:webHidden/>
              </w:rPr>
              <w:t>8</w:t>
            </w:r>
            <w:r>
              <w:rPr>
                <w:noProof/>
                <w:webHidden/>
              </w:rPr>
              <w:fldChar w:fldCharType="end"/>
            </w:r>
          </w:hyperlink>
        </w:p>
        <w:p w14:paraId="172F6669" w14:textId="53C4EC09"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89" w:history="1">
            <w:r w:rsidRPr="00595C11">
              <w:rPr>
                <w:rStyle w:val="Hyperlink"/>
                <w:noProof/>
              </w:rPr>
              <w:t>Raspberry Pi System Installation and Configuration</w:t>
            </w:r>
            <w:r>
              <w:rPr>
                <w:noProof/>
                <w:webHidden/>
              </w:rPr>
              <w:tab/>
            </w:r>
            <w:r>
              <w:rPr>
                <w:noProof/>
                <w:webHidden/>
              </w:rPr>
              <w:fldChar w:fldCharType="begin"/>
            </w:r>
            <w:r>
              <w:rPr>
                <w:noProof/>
                <w:webHidden/>
              </w:rPr>
              <w:instrText xml:space="preserve"> PAGEREF _Toc154918889 \h </w:instrText>
            </w:r>
            <w:r>
              <w:rPr>
                <w:noProof/>
                <w:webHidden/>
              </w:rPr>
            </w:r>
            <w:r>
              <w:rPr>
                <w:noProof/>
                <w:webHidden/>
              </w:rPr>
              <w:fldChar w:fldCharType="separate"/>
            </w:r>
            <w:r>
              <w:rPr>
                <w:noProof/>
                <w:webHidden/>
              </w:rPr>
              <w:t>12</w:t>
            </w:r>
            <w:r>
              <w:rPr>
                <w:noProof/>
                <w:webHidden/>
              </w:rPr>
              <w:fldChar w:fldCharType="end"/>
            </w:r>
          </w:hyperlink>
        </w:p>
        <w:p w14:paraId="10789779" w14:textId="349BD412"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90" w:history="1">
            <w:r w:rsidRPr="00595C11">
              <w:rPr>
                <w:rStyle w:val="Hyperlink"/>
                <w:noProof/>
              </w:rPr>
              <w:t>Operating system</w:t>
            </w:r>
            <w:r>
              <w:rPr>
                <w:noProof/>
                <w:webHidden/>
              </w:rPr>
              <w:tab/>
            </w:r>
            <w:r>
              <w:rPr>
                <w:noProof/>
                <w:webHidden/>
              </w:rPr>
              <w:fldChar w:fldCharType="begin"/>
            </w:r>
            <w:r>
              <w:rPr>
                <w:noProof/>
                <w:webHidden/>
              </w:rPr>
              <w:instrText xml:space="preserve"> PAGEREF _Toc154918890 \h </w:instrText>
            </w:r>
            <w:r>
              <w:rPr>
                <w:noProof/>
                <w:webHidden/>
              </w:rPr>
            </w:r>
            <w:r>
              <w:rPr>
                <w:noProof/>
                <w:webHidden/>
              </w:rPr>
              <w:fldChar w:fldCharType="separate"/>
            </w:r>
            <w:r>
              <w:rPr>
                <w:noProof/>
                <w:webHidden/>
              </w:rPr>
              <w:t>12</w:t>
            </w:r>
            <w:r>
              <w:rPr>
                <w:noProof/>
                <w:webHidden/>
              </w:rPr>
              <w:fldChar w:fldCharType="end"/>
            </w:r>
          </w:hyperlink>
        </w:p>
        <w:p w14:paraId="7D57C1D0" w14:textId="2A5A2FFE" w:rsidR="001851A5" w:rsidRDefault="001851A5">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891" w:history="1">
            <w:r w:rsidRPr="00595C11">
              <w:rPr>
                <w:rStyle w:val="Hyperlink"/>
                <w:noProof/>
              </w:rPr>
              <w:t>Software installation</w:t>
            </w:r>
            <w:r>
              <w:rPr>
                <w:noProof/>
                <w:webHidden/>
              </w:rPr>
              <w:tab/>
            </w:r>
            <w:r>
              <w:rPr>
                <w:noProof/>
                <w:webHidden/>
              </w:rPr>
              <w:fldChar w:fldCharType="begin"/>
            </w:r>
            <w:r>
              <w:rPr>
                <w:noProof/>
                <w:webHidden/>
              </w:rPr>
              <w:instrText xml:space="preserve"> PAGEREF _Toc154918891 \h </w:instrText>
            </w:r>
            <w:r>
              <w:rPr>
                <w:noProof/>
                <w:webHidden/>
              </w:rPr>
            </w:r>
            <w:r>
              <w:rPr>
                <w:noProof/>
                <w:webHidden/>
              </w:rPr>
              <w:fldChar w:fldCharType="separate"/>
            </w:r>
            <w:r>
              <w:rPr>
                <w:noProof/>
                <w:webHidden/>
              </w:rPr>
              <w:t>12</w:t>
            </w:r>
            <w:r>
              <w:rPr>
                <w:noProof/>
                <w:webHidden/>
              </w:rPr>
              <w:fldChar w:fldCharType="end"/>
            </w:r>
          </w:hyperlink>
        </w:p>
        <w:p w14:paraId="2AB345FE" w14:textId="46CA3E71"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2" w:history="1">
            <w:r w:rsidRPr="00595C11">
              <w:rPr>
                <w:rStyle w:val="Hyperlink"/>
                <w:noProof/>
              </w:rPr>
              <w:t>Run Operating System Updates</w:t>
            </w:r>
            <w:r>
              <w:rPr>
                <w:noProof/>
                <w:webHidden/>
              </w:rPr>
              <w:tab/>
            </w:r>
            <w:r>
              <w:rPr>
                <w:noProof/>
                <w:webHidden/>
              </w:rPr>
              <w:fldChar w:fldCharType="begin"/>
            </w:r>
            <w:r>
              <w:rPr>
                <w:noProof/>
                <w:webHidden/>
              </w:rPr>
              <w:instrText xml:space="preserve"> PAGEREF _Toc154918892 \h </w:instrText>
            </w:r>
            <w:r>
              <w:rPr>
                <w:noProof/>
                <w:webHidden/>
              </w:rPr>
            </w:r>
            <w:r>
              <w:rPr>
                <w:noProof/>
                <w:webHidden/>
              </w:rPr>
              <w:fldChar w:fldCharType="separate"/>
            </w:r>
            <w:r>
              <w:rPr>
                <w:noProof/>
                <w:webHidden/>
              </w:rPr>
              <w:t>12</w:t>
            </w:r>
            <w:r>
              <w:rPr>
                <w:noProof/>
                <w:webHidden/>
              </w:rPr>
              <w:fldChar w:fldCharType="end"/>
            </w:r>
          </w:hyperlink>
        </w:p>
        <w:p w14:paraId="3A90FDCF" w14:textId="5C8574D2"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3" w:history="1">
            <w:r w:rsidRPr="00595C11">
              <w:rPr>
                <w:rStyle w:val="Hyperlink"/>
                <w:noProof/>
              </w:rPr>
              <w:t>Install PIP3 for Python 3.x installation</w:t>
            </w:r>
            <w:r>
              <w:rPr>
                <w:noProof/>
                <w:webHidden/>
              </w:rPr>
              <w:tab/>
            </w:r>
            <w:r>
              <w:rPr>
                <w:noProof/>
                <w:webHidden/>
              </w:rPr>
              <w:fldChar w:fldCharType="begin"/>
            </w:r>
            <w:r>
              <w:rPr>
                <w:noProof/>
                <w:webHidden/>
              </w:rPr>
              <w:instrText xml:space="preserve"> PAGEREF _Toc154918893 \h </w:instrText>
            </w:r>
            <w:r>
              <w:rPr>
                <w:noProof/>
                <w:webHidden/>
              </w:rPr>
            </w:r>
            <w:r>
              <w:rPr>
                <w:noProof/>
                <w:webHidden/>
              </w:rPr>
              <w:fldChar w:fldCharType="separate"/>
            </w:r>
            <w:r>
              <w:rPr>
                <w:noProof/>
                <w:webHidden/>
              </w:rPr>
              <w:t>12</w:t>
            </w:r>
            <w:r>
              <w:rPr>
                <w:noProof/>
                <w:webHidden/>
              </w:rPr>
              <w:fldChar w:fldCharType="end"/>
            </w:r>
          </w:hyperlink>
        </w:p>
        <w:p w14:paraId="6765D48D" w14:textId="709C4B70"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4" w:history="1">
            <w:r w:rsidRPr="00595C11">
              <w:rPr>
                <w:rStyle w:val="Hyperlink"/>
                <w:noProof/>
              </w:rPr>
              <w:t>Nginx installation</w:t>
            </w:r>
            <w:r>
              <w:rPr>
                <w:noProof/>
                <w:webHidden/>
              </w:rPr>
              <w:tab/>
            </w:r>
            <w:r>
              <w:rPr>
                <w:noProof/>
                <w:webHidden/>
              </w:rPr>
              <w:fldChar w:fldCharType="begin"/>
            </w:r>
            <w:r>
              <w:rPr>
                <w:noProof/>
                <w:webHidden/>
              </w:rPr>
              <w:instrText xml:space="preserve"> PAGEREF _Toc154918894 \h </w:instrText>
            </w:r>
            <w:r>
              <w:rPr>
                <w:noProof/>
                <w:webHidden/>
              </w:rPr>
            </w:r>
            <w:r>
              <w:rPr>
                <w:noProof/>
                <w:webHidden/>
              </w:rPr>
              <w:fldChar w:fldCharType="separate"/>
            </w:r>
            <w:r>
              <w:rPr>
                <w:noProof/>
                <w:webHidden/>
              </w:rPr>
              <w:t>12</w:t>
            </w:r>
            <w:r>
              <w:rPr>
                <w:noProof/>
                <w:webHidden/>
              </w:rPr>
              <w:fldChar w:fldCharType="end"/>
            </w:r>
          </w:hyperlink>
        </w:p>
        <w:p w14:paraId="489803B5" w14:textId="5BD3DDE7"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5" w:history="1">
            <w:r w:rsidRPr="00595C11">
              <w:rPr>
                <w:rStyle w:val="Hyperlink"/>
                <w:noProof/>
              </w:rPr>
              <w:t>Install git and gh</w:t>
            </w:r>
            <w:r>
              <w:rPr>
                <w:noProof/>
                <w:webHidden/>
              </w:rPr>
              <w:tab/>
            </w:r>
            <w:r>
              <w:rPr>
                <w:noProof/>
                <w:webHidden/>
              </w:rPr>
              <w:fldChar w:fldCharType="begin"/>
            </w:r>
            <w:r>
              <w:rPr>
                <w:noProof/>
                <w:webHidden/>
              </w:rPr>
              <w:instrText xml:space="preserve"> PAGEREF _Toc154918895 \h </w:instrText>
            </w:r>
            <w:r>
              <w:rPr>
                <w:noProof/>
                <w:webHidden/>
              </w:rPr>
            </w:r>
            <w:r>
              <w:rPr>
                <w:noProof/>
                <w:webHidden/>
              </w:rPr>
              <w:fldChar w:fldCharType="separate"/>
            </w:r>
            <w:r>
              <w:rPr>
                <w:noProof/>
                <w:webHidden/>
              </w:rPr>
              <w:t>13</w:t>
            </w:r>
            <w:r>
              <w:rPr>
                <w:noProof/>
                <w:webHidden/>
              </w:rPr>
              <w:fldChar w:fldCharType="end"/>
            </w:r>
          </w:hyperlink>
        </w:p>
        <w:p w14:paraId="0AD31278" w14:textId="0140F9F3"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6" w:history="1">
            <w:r w:rsidRPr="00595C11">
              <w:rPr>
                <w:rStyle w:val="Hyperlink"/>
                <w:noProof/>
              </w:rPr>
              <w:t>Install Flask Libraries</w:t>
            </w:r>
            <w:r>
              <w:rPr>
                <w:noProof/>
                <w:webHidden/>
              </w:rPr>
              <w:tab/>
            </w:r>
            <w:r>
              <w:rPr>
                <w:noProof/>
                <w:webHidden/>
              </w:rPr>
              <w:fldChar w:fldCharType="begin"/>
            </w:r>
            <w:r>
              <w:rPr>
                <w:noProof/>
                <w:webHidden/>
              </w:rPr>
              <w:instrText xml:space="preserve"> PAGEREF _Toc154918896 \h </w:instrText>
            </w:r>
            <w:r>
              <w:rPr>
                <w:noProof/>
                <w:webHidden/>
              </w:rPr>
            </w:r>
            <w:r>
              <w:rPr>
                <w:noProof/>
                <w:webHidden/>
              </w:rPr>
              <w:fldChar w:fldCharType="separate"/>
            </w:r>
            <w:r>
              <w:rPr>
                <w:noProof/>
                <w:webHidden/>
              </w:rPr>
              <w:t>13</w:t>
            </w:r>
            <w:r>
              <w:rPr>
                <w:noProof/>
                <w:webHidden/>
              </w:rPr>
              <w:fldChar w:fldCharType="end"/>
            </w:r>
          </w:hyperlink>
        </w:p>
        <w:p w14:paraId="5E7845A8" w14:textId="79CFE181"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7" w:history="1">
            <w:r w:rsidRPr="00595C11">
              <w:rPr>
                <w:rStyle w:val="Hyperlink"/>
                <w:noProof/>
              </w:rPr>
              <w:t>Install Minimal Modbus Package</w:t>
            </w:r>
            <w:r>
              <w:rPr>
                <w:noProof/>
                <w:webHidden/>
              </w:rPr>
              <w:tab/>
            </w:r>
            <w:r>
              <w:rPr>
                <w:noProof/>
                <w:webHidden/>
              </w:rPr>
              <w:fldChar w:fldCharType="begin"/>
            </w:r>
            <w:r>
              <w:rPr>
                <w:noProof/>
                <w:webHidden/>
              </w:rPr>
              <w:instrText xml:space="preserve"> PAGEREF _Toc154918897 \h </w:instrText>
            </w:r>
            <w:r>
              <w:rPr>
                <w:noProof/>
                <w:webHidden/>
              </w:rPr>
            </w:r>
            <w:r>
              <w:rPr>
                <w:noProof/>
                <w:webHidden/>
              </w:rPr>
              <w:fldChar w:fldCharType="separate"/>
            </w:r>
            <w:r>
              <w:rPr>
                <w:noProof/>
                <w:webHidden/>
              </w:rPr>
              <w:t>13</w:t>
            </w:r>
            <w:r>
              <w:rPr>
                <w:noProof/>
                <w:webHidden/>
              </w:rPr>
              <w:fldChar w:fldCharType="end"/>
            </w:r>
          </w:hyperlink>
        </w:p>
        <w:p w14:paraId="4715237C" w14:textId="2C97E6DD"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8" w:history="1">
            <w:r w:rsidRPr="00595C11">
              <w:rPr>
                <w:rStyle w:val="Hyperlink"/>
                <w:noProof/>
              </w:rPr>
              <w:t>Configure git and download the laser controller code</w:t>
            </w:r>
            <w:r>
              <w:rPr>
                <w:noProof/>
                <w:webHidden/>
              </w:rPr>
              <w:tab/>
            </w:r>
            <w:r>
              <w:rPr>
                <w:noProof/>
                <w:webHidden/>
              </w:rPr>
              <w:fldChar w:fldCharType="begin"/>
            </w:r>
            <w:r>
              <w:rPr>
                <w:noProof/>
                <w:webHidden/>
              </w:rPr>
              <w:instrText xml:space="preserve"> PAGEREF _Toc154918898 \h </w:instrText>
            </w:r>
            <w:r>
              <w:rPr>
                <w:noProof/>
                <w:webHidden/>
              </w:rPr>
            </w:r>
            <w:r>
              <w:rPr>
                <w:noProof/>
                <w:webHidden/>
              </w:rPr>
              <w:fldChar w:fldCharType="separate"/>
            </w:r>
            <w:r>
              <w:rPr>
                <w:noProof/>
                <w:webHidden/>
              </w:rPr>
              <w:t>13</w:t>
            </w:r>
            <w:r>
              <w:rPr>
                <w:noProof/>
                <w:webHidden/>
              </w:rPr>
              <w:fldChar w:fldCharType="end"/>
            </w:r>
          </w:hyperlink>
        </w:p>
        <w:p w14:paraId="10FF23A4" w14:textId="4CADDB76"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899" w:history="1">
            <w:r w:rsidRPr="00595C11">
              <w:rPr>
                <w:rStyle w:val="Hyperlink"/>
                <w:noProof/>
              </w:rPr>
              <w:t>Nginx Configuration</w:t>
            </w:r>
            <w:r>
              <w:rPr>
                <w:noProof/>
                <w:webHidden/>
              </w:rPr>
              <w:tab/>
            </w:r>
            <w:r>
              <w:rPr>
                <w:noProof/>
                <w:webHidden/>
              </w:rPr>
              <w:fldChar w:fldCharType="begin"/>
            </w:r>
            <w:r>
              <w:rPr>
                <w:noProof/>
                <w:webHidden/>
              </w:rPr>
              <w:instrText xml:space="preserve"> PAGEREF _Toc154918899 \h </w:instrText>
            </w:r>
            <w:r>
              <w:rPr>
                <w:noProof/>
                <w:webHidden/>
              </w:rPr>
            </w:r>
            <w:r>
              <w:rPr>
                <w:noProof/>
                <w:webHidden/>
              </w:rPr>
              <w:fldChar w:fldCharType="separate"/>
            </w:r>
            <w:r>
              <w:rPr>
                <w:noProof/>
                <w:webHidden/>
              </w:rPr>
              <w:t>14</w:t>
            </w:r>
            <w:r>
              <w:rPr>
                <w:noProof/>
                <w:webHidden/>
              </w:rPr>
              <w:fldChar w:fldCharType="end"/>
            </w:r>
          </w:hyperlink>
        </w:p>
        <w:p w14:paraId="27070B05" w14:textId="7B7D1B48" w:rsidR="001851A5" w:rsidRDefault="001851A5">
          <w:pPr>
            <w:pStyle w:val="TOC3"/>
            <w:rPr>
              <w:rFonts w:asciiTheme="minorHAnsi" w:eastAsiaTheme="minorEastAsia" w:hAnsiTheme="minorHAnsi" w:cstheme="minorBidi"/>
              <w:noProof/>
              <w:color w:val="auto"/>
              <w:kern w:val="2"/>
              <w:lang w:eastAsia="en-GB"/>
              <w14:ligatures w14:val="standardContextual"/>
            </w:rPr>
          </w:pPr>
          <w:hyperlink w:anchor="_Toc154918900" w:history="1">
            <w:r w:rsidRPr="00595C11">
              <w:rPr>
                <w:rStyle w:val="Hyperlink"/>
                <w:noProof/>
              </w:rPr>
              <w:t>Gunicorn for Python 3.x installation</w:t>
            </w:r>
            <w:r>
              <w:rPr>
                <w:noProof/>
                <w:webHidden/>
              </w:rPr>
              <w:tab/>
            </w:r>
            <w:r>
              <w:rPr>
                <w:noProof/>
                <w:webHidden/>
              </w:rPr>
              <w:fldChar w:fldCharType="begin"/>
            </w:r>
            <w:r>
              <w:rPr>
                <w:noProof/>
                <w:webHidden/>
              </w:rPr>
              <w:instrText xml:space="preserve"> PAGEREF _Toc154918900 \h </w:instrText>
            </w:r>
            <w:r>
              <w:rPr>
                <w:noProof/>
                <w:webHidden/>
              </w:rPr>
            </w:r>
            <w:r>
              <w:rPr>
                <w:noProof/>
                <w:webHidden/>
              </w:rPr>
              <w:fldChar w:fldCharType="separate"/>
            </w:r>
            <w:r>
              <w:rPr>
                <w:noProof/>
                <w:webHidden/>
              </w:rPr>
              <w:t>14</w:t>
            </w:r>
            <w:r>
              <w:rPr>
                <w:noProof/>
                <w:webHidden/>
              </w:rPr>
              <w:fldChar w:fldCharType="end"/>
            </w:r>
          </w:hyperlink>
        </w:p>
        <w:p w14:paraId="2FC470A8" w14:textId="543E7A62"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4918884"/>
      <w:r>
        <w:lastRenderedPageBreak/>
        <w:t xml:space="preserve">List of </w:t>
      </w:r>
      <w:r w:rsidR="00907A74">
        <w:t>Figures</w:t>
      </w:r>
      <w:bookmarkEnd w:id="2"/>
    </w:p>
    <w:p w14:paraId="6CC047D4" w14:textId="0CCDE973" w:rsidR="001851A5"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4918901" w:history="1">
        <w:r w:rsidR="001851A5" w:rsidRPr="00543F48">
          <w:rPr>
            <w:rStyle w:val="Hyperlink"/>
            <w:noProof/>
          </w:rPr>
          <w:t>Figure 1: Connection Diagram</w:t>
        </w:r>
        <w:r w:rsidR="001851A5">
          <w:rPr>
            <w:noProof/>
            <w:webHidden/>
          </w:rPr>
          <w:tab/>
        </w:r>
        <w:r w:rsidR="001851A5">
          <w:rPr>
            <w:noProof/>
            <w:webHidden/>
          </w:rPr>
          <w:fldChar w:fldCharType="begin"/>
        </w:r>
        <w:r w:rsidR="001851A5">
          <w:rPr>
            <w:noProof/>
            <w:webHidden/>
          </w:rPr>
          <w:instrText xml:space="preserve"> PAGEREF _Toc154918901 \h </w:instrText>
        </w:r>
        <w:r w:rsidR="001851A5">
          <w:rPr>
            <w:noProof/>
            <w:webHidden/>
          </w:rPr>
        </w:r>
        <w:r w:rsidR="001851A5">
          <w:rPr>
            <w:noProof/>
            <w:webHidden/>
          </w:rPr>
          <w:fldChar w:fldCharType="separate"/>
        </w:r>
        <w:r w:rsidR="001851A5">
          <w:rPr>
            <w:noProof/>
            <w:webHidden/>
          </w:rPr>
          <w:t>5</w:t>
        </w:r>
        <w:r w:rsidR="001851A5">
          <w:rPr>
            <w:noProof/>
            <w:webHidden/>
          </w:rPr>
          <w:fldChar w:fldCharType="end"/>
        </w:r>
      </w:hyperlink>
    </w:p>
    <w:p w14:paraId="279089B3" w14:textId="5A6776AE" w:rsidR="001851A5" w:rsidRDefault="001851A5">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902" w:history="1">
        <w:r w:rsidRPr="00543F48">
          <w:rPr>
            <w:rStyle w:val="Hyperlink"/>
            <w:noProof/>
          </w:rPr>
          <w:t>Figure 2: Schematic of RPM Interface.</w:t>
        </w:r>
        <w:r>
          <w:rPr>
            <w:noProof/>
            <w:webHidden/>
          </w:rPr>
          <w:tab/>
        </w:r>
        <w:r>
          <w:rPr>
            <w:noProof/>
            <w:webHidden/>
          </w:rPr>
          <w:fldChar w:fldCharType="begin"/>
        </w:r>
        <w:r>
          <w:rPr>
            <w:noProof/>
            <w:webHidden/>
          </w:rPr>
          <w:instrText xml:space="preserve"> PAGEREF _Toc154918902 \h </w:instrText>
        </w:r>
        <w:r>
          <w:rPr>
            <w:noProof/>
            <w:webHidden/>
          </w:rPr>
        </w:r>
        <w:r>
          <w:rPr>
            <w:noProof/>
            <w:webHidden/>
          </w:rPr>
          <w:fldChar w:fldCharType="separate"/>
        </w:r>
        <w:r>
          <w:rPr>
            <w:noProof/>
            <w:webHidden/>
          </w:rPr>
          <w:t>7</w:t>
        </w:r>
        <w:r>
          <w:rPr>
            <w:noProof/>
            <w:webHidden/>
          </w:rPr>
          <w:fldChar w:fldCharType="end"/>
        </w:r>
      </w:hyperlink>
    </w:p>
    <w:p w14:paraId="6EFF7144" w14:textId="7F464ADE" w:rsidR="001851A5" w:rsidRDefault="001851A5">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903" w:history="1">
        <w:r w:rsidRPr="00543F48">
          <w:rPr>
            <w:rStyle w:val="Hyperlink"/>
            <w:noProof/>
          </w:rPr>
          <w:t>Figure 3: Web status page</w:t>
        </w:r>
        <w:r>
          <w:rPr>
            <w:noProof/>
            <w:webHidden/>
          </w:rPr>
          <w:tab/>
        </w:r>
        <w:r>
          <w:rPr>
            <w:noProof/>
            <w:webHidden/>
          </w:rPr>
          <w:fldChar w:fldCharType="begin"/>
        </w:r>
        <w:r>
          <w:rPr>
            <w:noProof/>
            <w:webHidden/>
          </w:rPr>
          <w:instrText xml:space="preserve"> PAGEREF _Toc154918903 \h </w:instrText>
        </w:r>
        <w:r>
          <w:rPr>
            <w:noProof/>
            <w:webHidden/>
          </w:rPr>
        </w:r>
        <w:r>
          <w:rPr>
            <w:noProof/>
            <w:webHidden/>
          </w:rPr>
          <w:fldChar w:fldCharType="separate"/>
        </w:r>
        <w:r>
          <w:rPr>
            <w:noProof/>
            <w:webHidden/>
          </w:rPr>
          <w:t>10</w:t>
        </w:r>
        <w:r>
          <w:rPr>
            <w:noProof/>
            <w:webHidden/>
          </w:rPr>
          <w:fldChar w:fldCharType="end"/>
        </w:r>
      </w:hyperlink>
    </w:p>
    <w:p w14:paraId="58A9245B" w14:textId="2B60A9A5" w:rsidR="001851A5" w:rsidRDefault="001851A5">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904" w:history="1">
        <w:r w:rsidRPr="00543F48">
          <w:rPr>
            <w:rStyle w:val="Hyperlink"/>
            <w:noProof/>
          </w:rPr>
          <w:t>Figure 4: API messages that are accepted</w:t>
        </w:r>
        <w:r>
          <w:rPr>
            <w:noProof/>
            <w:webHidden/>
          </w:rPr>
          <w:tab/>
        </w:r>
        <w:r>
          <w:rPr>
            <w:noProof/>
            <w:webHidden/>
          </w:rPr>
          <w:fldChar w:fldCharType="begin"/>
        </w:r>
        <w:r>
          <w:rPr>
            <w:noProof/>
            <w:webHidden/>
          </w:rPr>
          <w:instrText xml:space="preserve"> PAGEREF _Toc154918904 \h </w:instrText>
        </w:r>
        <w:r>
          <w:rPr>
            <w:noProof/>
            <w:webHidden/>
          </w:rPr>
        </w:r>
        <w:r>
          <w:rPr>
            <w:noProof/>
            <w:webHidden/>
          </w:rPr>
          <w:fldChar w:fldCharType="separate"/>
        </w:r>
        <w:r>
          <w:rPr>
            <w:noProof/>
            <w:webHidden/>
          </w:rPr>
          <w:t>11</w:t>
        </w:r>
        <w:r>
          <w:rPr>
            <w:noProof/>
            <w:webHidden/>
          </w:rPr>
          <w:fldChar w:fldCharType="end"/>
        </w:r>
      </w:hyperlink>
    </w:p>
    <w:p w14:paraId="65E435E1" w14:textId="6BE48B3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4918885"/>
      <w:r>
        <w:lastRenderedPageBreak/>
        <w:t xml:space="preserve">List of </w:t>
      </w:r>
      <w:r w:rsidR="00907A74">
        <w:t>Tables</w:t>
      </w:r>
      <w:bookmarkEnd w:id="3"/>
    </w:p>
    <w:p w14:paraId="6DFE1489" w14:textId="337F6FFB" w:rsidR="001851A5"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4918905" w:history="1">
        <w:r w:rsidR="001851A5" w:rsidRPr="00EF4894">
          <w:rPr>
            <w:rStyle w:val="Hyperlink"/>
            <w:noProof/>
          </w:rPr>
          <w:t>Table 1: MODBUS Registers</w:t>
        </w:r>
        <w:r w:rsidR="001851A5">
          <w:rPr>
            <w:noProof/>
            <w:webHidden/>
          </w:rPr>
          <w:tab/>
        </w:r>
        <w:r w:rsidR="001851A5">
          <w:rPr>
            <w:noProof/>
            <w:webHidden/>
          </w:rPr>
          <w:fldChar w:fldCharType="begin"/>
        </w:r>
        <w:r w:rsidR="001851A5">
          <w:rPr>
            <w:noProof/>
            <w:webHidden/>
          </w:rPr>
          <w:instrText xml:space="preserve"> PAGEREF _Toc154918905 \h </w:instrText>
        </w:r>
        <w:r w:rsidR="001851A5">
          <w:rPr>
            <w:noProof/>
            <w:webHidden/>
          </w:rPr>
        </w:r>
        <w:r w:rsidR="001851A5">
          <w:rPr>
            <w:noProof/>
            <w:webHidden/>
          </w:rPr>
          <w:fldChar w:fldCharType="separate"/>
        </w:r>
        <w:r w:rsidR="001851A5">
          <w:rPr>
            <w:noProof/>
            <w:webHidden/>
          </w:rPr>
          <w:t>8</w:t>
        </w:r>
        <w:r w:rsidR="001851A5">
          <w:rPr>
            <w:noProof/>
            <w:webHidden/>
          </w:rPr>
          <w:fldChar w:fldCharType="end"/>
        </w:r>
      </w:hyperlink>
    </w:p>
    <w:p w14:paraId="4766AD53" w14:textId="4B9B6FB5" w:rsidR="001851A5" w:rsidRDefault="001851A5">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4918906" w:history="1">
        <w:r w:rsidRPr="00EF4894">
          <w:rPr>
            <w:rStyle w:val="Hyperlink"/>
            <w:noProof/>
          </w:rPr>
          <w:t>Table 2: Tombola Controller Settings stored in the Json file.</w:t>
        </w:r>
        <w:r>
          <w:rPr>
            <w:noProof/>
            <w:webHidden/>
          </w:rPr>
          <w:tab/>
        </w:r>
        <w:r>
          <w:rPr>
            <w:noProof/>
            <w:webHidden/>
          </w:rPr>
          <w:fldChar w:fldCharType="begin"/>
        </w:r>
        <w:r>
          <w:rPr>
            <w:noProof/>
            <w:webHidden/>
          </w:rPr>
          <w:instrText xml:space="preserve"> PAGEREF _Toc154918906 \h </w:instrText>
        </w:r>
        <w:r>
          <w:rPr>
            <w:noProof/>
            <w:webHidden/>
          </w:rPr>
        </w:r>
        <w:r>
          <w:rPr>
            <w:noProof/>
            <w:webHidden/>
          </w:rPr>
          <w:fldChar w:fldCharType="separate"/>
        </w:r>
        <w:r>
          <w:rPr>
            <w:noProof/>
            <w:webHidden/>
          </w:rPr>
          <w:t>9</w:t>
        </w:r>
        <w:r>
          <w:rPr>
            <w:noProof/>
            <w:webHidden/>
          </w:rPr>
          <w:fldChar w:fldCharType="end"/>
        </w:r>
      </w:hyperlink>
    </w:p>
    <w:p w14:paraId="3F41CECA" w14:textId="4914362C"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4918886"/>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A4143B2"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1851A5">
        <w:t xml:space="preserve">Figure </w:t>
      </w:r>
      <w:r w:rsidR="001851A5">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3D14414B" w:rsidR="00861DF5" w:rsidRDefault="00861DF5" w:rsidP="00861DF5">
      <w:pPr>
        <w:pStyle w:val="Caption"/>
        <w:jc w:val="left"/>
      </w:pPr>
      <w:bookmarkStart w:id="6" w:name="_Ref151208882"/>
      <w:bookmarkStart w:id="7" w:name="_Toc154918901"/>
      <w:r>
        <w:t xml:space="preserve">Figure </w:t>
      </w:r>
      <w:r w:rsidR="001544EE">
        <w:fldChar w:fldCharType="begin"/>
      </w:r>
      <w:r w:rsidR="001544EE">
        <w:instrText xml:space="preserve"> SEQ Figure \* ARABIC </w:instrText>
      </w:r>
      <w:r w:rsidR="001544EE">
        <w:fldChar w:fldCharType="separate"/>
      </w:r>
      <w:r w:rsidR="001851A5">
        <w:rPr>
          <w:noProof/>
        </w:rPr>
        <w:t>1</w:t>
      </w:r>
      <w:r w:rsidR="001544EE">
        <w:rPr>
          <w:noProof/>
        </w:rPr>
        <w:fldChar w:fldCharType="end"/>
      </w:r>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4918887"/>
      <w:r>
        <w:lastRenderedPageBreak/>
        <w:t>Raspberry</w:t>
      </w:r>
      <w:r w:rsidR="00CE4EAC">
        <w:t xml:space="preserve"> Pi</w:t>
      </w:r>
      <w:bookmarkEnd w:id="8"/>
    </w:p>
    <w:p w14:paraId="2AB859A6" w14:textId="02A3F1EE"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09CE3242"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65B3ED60"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1851A5">
        <w:t xml:space="preserve">Figure </w:t>
      </w:r>
      <w:r w:rsidR="001851A5">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1851A5">
        <w:t xml:space="preserve">Figure </w:t>
      </w:r>
      <w:r w:rsidR="001851A5">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1851A5">
        <w:t xml:space="preserve">Figure </w:t>
      </w:r>
      <w:r w:rsidR="001851A5">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E79BA6" w14:textId="77777777" w:rsidR="00155312" w:rsidRDefault="00155312" w:rsidP="00DC3121"/>
    <w:p w14:paraId="1512747B" w14:textId="4C690160" w:rsidR="00155312" w:rsidRDefault="006B6840" w:rsidP="00DC3121">
      <w:r>
        <w:t>Safety</w:t>
      </w:r>
      <w:r w:rsidR="00155312">
        <w:t xml:space="preserve"> information is also fed back via a web</w:t>
      </w:r>
      <w:r w:rsidR="001E0020">
        <w:t xml:space="preserve">cam attached to </w:t>
      </w:r>
      <w:r w:rsidR="00EC2FC8">
        <w:t>a</w:t>
      </w:r>
      <w:r w:rsidR="001E0020">
        <w:t xml:space="preserve"> USB port</w:t>
      </w:r>
      <w:r w:rsidR="00EC2FC8">
        <w:t>.</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F3B6EA7" w:rsidR="00715A57" w:rsidRDefault="00715A57" w:rsidP="00715A57">
      <w:pPr>
        <w:pStyle w:val="Caption"/>
      </w:pPr>
      <w:bookmarkStart w:id="10" w:name="_Ref150869251"/>
      <w:bookmarkStart w:id="11" w:name="_Toc154918902"/>
      <w:r>
        <w:t xml:space="preserve">Figure </w:t>
      </w:r>
      <w:r w:rsidR="001544EE">
        <w:fldChar w:fldCharType="begin"/>
      </w:r>
      <w:r w:rsidR="001544EE">
        <w:instrText xml:space="preserve"> SEQ Figure \* ARABIC </w:instrText>
      </w:r>
      <w:r w:rsidR="001544EE">
        <w:fldChar w:fldCharType="separate"/>
      </w:r>
      <w:r w:rsidR="001851A5">
        <w:rPr>
          <w:noProof/>
        </w:rPr>
        <w:t>2</w:t>
      </w:r>
      <w:r w:rsidR="001544EE">
        <w:rPr>
          <w:noProof/>
        </w:rPr>
        <w:fldChar w:fldCharType="end"/>
      </w:r>
      <w:bookmarkEnd w:id="10"/>
      <w:r w:rsidR="002709C5">
        <w:t xml:space="preserve">: Schematic of RPM </w:t>
      </w:r>
      <w:r w:rsidR="00DC3121">
        <w:t>Interface.</w:t>
      </w:r>
      <w:bookmarkEnd w:id="11"/>
    </w:p>
    <w:p w14:paraId="123EC080" w14:textId="040AC329" w:rsidR="00FA7F4E" w:rsidRPr="00FA7F4E" w:rsidRDefault="00452659" w:rsidP="00234945">
      <w:pPr>
        <w:pStyle w:val="Caption"/>
      </w:pPr>
      <w:r>
        <w:t>5v power from the Raspberry Pi provides power to the LCD touch screen</w:t>
      </w:r>
      <w:r w:rsidR="007F600C">
        <w:t xml:space="preserve">. </w:t>
      </w:r>
      <w:r w:rsidR="00FA7F4E">
        <w:t>LED1 lights when a magnet passes the abs sensor</w:t>
      </w:r>
      <w:r w:rsidR="007F600C">
        <w:t>.</w:t>
      </w:r>
      <w:r w:rsidR="001544EE">
        <w:t xml:space="preserve"> </w:t>
      </w:r>
      <w:r w:rsidR="00FA7F4E">
        <w:t>LED2 is lit by th</w:t>
      </w:r>
      <w:r w:rsidR="00234945">
        <w:t>e application when it has completed initialisatio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4918888"/>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68C33E83" w14:textId="31CAB297" w:rsidR="00C01160" w:rsidRDefault="00C01160" w:rsidP="009E56A1">
      <w:pPr>
        <w:pStyle w:val="ListParagraph"/>
        <w:numPr>
          <w:ilvl w:val="0"/>
          <w:numId w:val="37"/>
        </w:numPr>
      </w:pPr>
      <w:r>
        <w:t xml:space="preserve">A camera module to </w:t>
      </w:r>
      <w:r w:rsidR="00155312">
        <w:t>stream live video from</w:t>
      </w:r>
      <w:r>
        <w:t xml:space="preserve"> the web cam</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66D6C74D"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5B3E681C"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18148F8A"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1851A5">
        <w:t xml:space="preserve">Table </w:t>
      </w:r>
      <w:r w:rsidR="001851A5">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1C2A584E" w:rsidR="00EF2F45" w:rsidRDefault="00EF2F45" w:rsidP="00EF2F45">
      <w:pPr>
        <w:pStyle w:val="Caption"/>
      </w:pPr>
      <w:bookmarkStart w:id="13" w:name="_Ref150872641"/>
      <w:bookmarkStart w:id="14" w:name="_Toc154918905"/>
      <w:r>
        <w:t xml:space="preserve">Table </w:t>
      </w:r>
      <w:r w:rsidR="001544EE">
        <w:fldChar w:fldCharType="begin"/>
      </w:r>
      <w:r w:rsidR="001544EE">
        <w:instrText xml:space="preserve"> SEQ Table \* ARABIC </w:instrText>
      </w:r>
      <w:r w:rsidR="001544EE">
        <w:fldChar w:fldCharType="separate"/>
      </w:r>
      <w:r w:rsidR="001851A5">
        <w:rPr>
          <w:noProof/>
        </w:rPr>
        <w:t>1</w:t>
      </w:r>
      <w:r w:rsidR="001544EE">
        <w:rPr>
          <w:noProof/>
        </w:rPr>
        <w:fldChar w:fldCharType="end"/>
      </w:r>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RPMClass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r>
        <w:t>settings.json</w:t>
      </w:r>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40EF3DF2" w:rsidR="00EF2F45" w:rsidRDefault="00EF2F45" w:rsidP="00EF2F45">
      <w:pPr>
        <w:pStyle w:val="Caption"/>
      </w:pPr>
      <w:bookmarkStart w:id="15" w:name="_Toc154918906"/>
      <w:r>
        <w:t xml:space="preserve">Table </w:t>
      </w:r>
      <w:r w:rsidR="001544EE">
        <w:fldChar w:fldCharType="begin"/>
      </w:r>
      <w:r w:rsidR="001544EE">
        <w:instrText xml:space="preserve"> SEQ Table \* ARABIC </w:instrText>
      </w:r>
      <w:r w:rsidR="001544EE">
        <w:fldChar w:fldCharType="separate"/>
      </w:r>
      <w:r w:rsidR="001851A5">
        <w:rPr>
          <w:noProof/>
        </w:rPr>
        <w:t>2</w:t>
      </w:r>
      <w:r w:rsidR="001544EE">
        <w:rPr>
          <w:noProof/>
        </w:rPr>
        <w:fldChar w:fldCharType="end"/>
      </w:r>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7A1AD9D3"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05A3EBD"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252EDB7C"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1851A5">
        <w:t xml:space="preserve">Figure </w:t>
      </w:r>
      <w:r w:rsidR="001851A5">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23B7F00A" w14:textId="77777777" w:rsidR="00D90DC5" w:rsidRDefault="00D90DC5" w:rsidP="004362D4">
      <w:pPr>
        <w:rPr>
          <w:lang w:eastAsia="en-GB"/>
        </w:rPr>
      </w:pPr>
    </w:p>
    <w:p w14:paraId="7391ED64" w14:textId="6C633F01" w:rsidR="00D90DC5" w:rsidRDefault="00D90DC5" w:rsidP="004362D4">
      <w:pPr>
        <w:rPr>
          <w:lang w:eastAsia="en-GB"/>
        </w:rPr>
      </w:pPr>
      <w:r>
        <w:rPr>
          <w:lang w:eastAsia="en-GB"/>
        </w:rPr>
        <w:t>To simplify the user settings the desired RPM is ent</w:t>
      </w:r>
      <w:r w:rsidR="0007276D">
        <w:rPr>
          <w:lang w:eastAsia="en-GB"/>
        </w:rPr>
        <w:t xml:space="preserve">ered and the software converts that to </w:t>
      </w:r>
      <w:r w:rsidR="00A273B0">
        <w:rPr>
          <w:lang w:eastAsia="en-GB"/>
        </w:rPr>
        <w:t>frequency</w:t>
      </w:r>
      <w:r w:rsidR="0007276D">
        <w:rPr>
          <w:lang w:eastAsia="en-GB"/>
        </w:rPr>
        <w:t xml:space="preserve"> at a rate of </w:t>
      </w:r>
      <w:r w:rsidR="004625D5" w:rsidRPr="004625D5">
        <w:rPr>
          <w:lang w:eastAsia="en-GB"/>
        </w:rPr>
        <w:t>11.</w:t>
      </w:r>
      <w:r w:rsidR="005379F0">
        <w:rPr>
          <w:lang w:eastAsia="en-GB"/>
        </w:rPr>
        <w:t>9</w:t>
      </w:r>
      <w:r w:rsidR="004625D5" w:rsidRPr="004625D5">
        <w:rPr>
          <w:lang w:eastAsia="en-GB"/>
        </w:rPr>
        <w:t>1</w:t>
      </w:r>
      <w:r w:rsidR="004625D5">
        <w:rPr>
          <w:lang w:eastAsia="en-GB"/>
        </w:rPr>
        <w:t xml:space="preserve"> Hz per </w:t>
      </w:r>
      <w:r w:rsidR="005379F0">
        <w:rPr>
          <w:lang w:eastAsia="en-GB"/>
        </w:rPr>
        <w:t xml:space="preserve">0.1 </w:t>
      </w:r>
      <w:r w:rsidR="004625D5">
        <w:rPr>
          <w:lang w:eastAsia="en-GB"/>
        </w:rPr>
        <w:t>RPM</w:t>
      </w:r>
      <w:r w:rsidR="00861562">
        <w:rPr>
          <w:lang w:eastAsia="en-GB"/>
        </w:rPr>
        <w:t>.</w:t>
      </w:r>
      <w:r w:rsidR="00C9111A">
        <w:rPr>
          <w:lang w:eastAsia="en-GB"/>
        </w:rPr>
        <w:t xml:space="preserve"> While running </w:t>
      </w:r>
      <w:r w:rsidR="005379F0">
        <w:rPr>
          <w:lang w:eastAsia="en-GB"/>
        </w:rPr>
        <w:t xml:space="preserve">MotorClass monitors the drum rotational speed and will adjust the speed if it deviates </w:t>
      </w:r>
      <w:r w:rsidR="005379F0">
        <w:rPr>
          <w:rFonts w:cs="Arial"/>
          <w:lang w:eastAsia="en-GB"/>
        </w:rPr>
        <w:t>±</w:t>
      </w:r>
      <w:r w:rsidR="005379F0">
        <w:rPr>
          <w:lang w:eastAsia="en-GB"/>
        </w:rPr>
        <w:t xml:space="preserve"> 0.1 RPM.</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32FFE357"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w:t>
      </w:r>
      <w:r w:rsidR="00FD6172">
        <w:rPr>
          <w:lang w:eastAsia="en-GB"/>
        </w:rPr>
        <w:t>rpm</w:t>
      </w:r>
      <w:r>
        <w:rPr>
          <w:lang w:eastAsia="en-GB"/>
        </w:rPr>
        <w:t xml:space="preserve"> to be entered. It will then send a </w:t>
      </w:r>
      <w:r w:rsidR="00442980">
        <w:rPr>
          <w:lang w:eastAsia="en-GB"/>
        </w:rPr>
        <w:t>set_speed</w:t>
      </w:r>
      <w:r>
        <w:rPr>
          <w:lang w:eastAsia="en-GB"/>
        </w:rPr>
        <w:t>(</w:t>
      </w:r>
      <w:r w:rsidR="00442980">
        <w:rPr>
          <w:lang w:eastAsia="en-GB"/>
        </w:rPr>
        <w:t>rpm</w:t>
      </w:r>
      <w:r>
        <w:rPr>
          <w:lang w:eastAsia="en-GB"/>
        </w:rPr>
        <w:t xml:space="preserve">)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33CBE673" w14:textId="661EC9C7" w:rsidR="00651E23" w:rsidRDefault="00692FAA" w:rsidP="00651E23">
      <w:pPr>
        <w:pStyle w:val="ListParagraph"/>
        <w:keepNext/>
        <w:numPr>
          <w:ilvl w:val="0"/>
          <w:numId w:val="36"/>
        </w:numPr>
        <w:rPr>
          <w:lang w:eastAsia="en-GB"/>
        </w:rPr>
      </w:pPr>
      <w:r>
        <w:rPr>
          <w:lang w:eastAsia="en-GB"/>
        </w:rPr>
        <w:t>The “Update Stop Time” button will allow you to change the stop time, the check box sets if the autostop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336E0031" w14:textId="56B4908F" w:rsidR="00651E23" w:rsidRDefault="00651E23" w:rsidP="009072DC">
      <w:pPr>
        <w:rPr>
          <w:lang w:eastAsia="en-GB"/>
        </w:rPr>
      </w:pPr>
      <w:r>
        <w:rPr>
          <w:lang w:eastAsia="en-GB"/>
        </w:rPr>
        <w:t xml:space="preserve">The webserver also has a link to a </w:t>
      </w:r>
      <w:r w:rsidR="00F830E7">
        <w:rPr>
          <w:lang w:eastAsia="en-GB"/>
        </w:rPr>
        <w:t>USB</w:t>
      </w:r>
      <w:r w:rsidR="002361DA">
        <w:rPr>
          <w:lang w:eastAsia="en-GB"/>
        </w:rPr>
        <w:t xml:space="preserve"> webcam that streams to the status page </w:t>
      </w:r>
      <w:r w:rsidR="00F830E7">
        <w:rPr>
          <w:lang w:eastAsia="en-GB"/>
        </w:rPr>
        <w:t>to allow remote monitoring of the drum.</w:t>
      </w:r>
    </w:p>
    <w:p w14:paraId="04E9173E" w14:textId="77777777" w:rsidR="00651E23" w:rsidRDefault="00651E23" w:rsidP="009072DC">
      <w:pPr>
        <w:rPr>
          <w:lang w:eastAsia="en-GB"/>
        </w:rPr>
      </w:pPr>
    </w:p>
    <w:p w14:paraId="496367C7" w14:textId="77777777" w:rsidR="002D1E70" w:rsidRDefault="002D1E70" w:rsidP="002D1E70">
      <w:pPr>
        <w:keepNext/>
      </w:pPr>
      <w:r w:rsidRPr="00DD61F6">
        <w:rPr>
          <w:noProof/>
          <w:lang w:eastAsia="en-GB"/>
        </w:rPr>
        <w:drawing>
          <wp:inline distT="0" distB="0" distL="0" distR="0" wp14:anchorId="5A4A7BF0" wp14:editId="4CC95ECA">
            <wp:extent cx="6062400" cy="3841200"/>
            <wp:effectExtent l="19050" t="19050" r="14605" b="260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6062400" cy="3841200"/>
                    </a:xfrm>
                    <a:prstGeom prst="rect">
                      <a:avLst/>
                    </a:prstGeom>
                    <a:ln w="12700">
                      <a:solidFill>
                        <a:schemeClr val="accent1"/>
                      </a:solidFill>
                    </a:ln>
                  </pic:spPr>
                </pic:pic>
              </a:graphicData>
            </a:graphic>
          </wp:inline>
        </w:drawing>
      </w:r>
    </w:p>
    <w:p w14:paraId="05910E25" w14:textId="2FB8F3C5" w:rsidR="002D1E70" w:rsidRDefault="002D1E70" w:rsidP="002D1E70">
      <w:pPr>
        <w:pStyle w:val="Caption"/>
        <w:rPr>
          <w:lang w:eastAsia="en-GB"/>
        </w:rPr>
      </w:pPr>
      <w:bookmarkStart w:id="16" w:name="_Ref151216590"/>
      <w:bookmarkStart w:id="17" w:name="_Toc154918903"/>
      <w:r>
        <w:t xml:space="preserve">Figure </w:t>
      </w:r>
      <w:r w:rsidR="001544EE">
        <w:fldChar w:fldCharType="begin"/>
      </w:r>
      <w:r w:rsidR="001544EE">
        <w:instrText xml:space="preserve"> SEQ Figure \* ARABIC </w:instrText>
      </w:r>
      <w:r w:rsidR="001544EE">
        <w:fldChar w:fldCharType="separate"/>
      </w:r>
      <w:r w:rsidR="001851A5">
        <w:rPr>
          <w:noProof/>
        </w:rPr>
        <w:t>3</w:t>
      </w:r>
      <w:r w:rsidR="001544EE">
        <w:rPr>
          <w:noProof/>
        </w:rPr>
        <w:fldChar w:fldCharType="end"/>
      </w:r>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lastRenderedPageBreak/>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1BBEF84F"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1D84E8AE" w:rsidR="00EC2F79" w:rsidRPr="005D32B2" w:rsidRDefault="00EC2F79" w:rsidP="008E57FA">
            <w:pPr>
              <w:pStyle w:val="Terminal"/>
              <w:keepNext/>
              <w:rPr>
                <w:sz w:val="18"/>
                <w:szCs w:val="18"/>
              </w:rPr>
            </w:pPr>
            <w:r w:rsidRPr="005D32B2">
              <w:rPr>
                <w:sz w:val="18"/>
                <w:szCs w:val="18"/>
              </w:rPr>
              <w:t>{"</w:t>
            </w:r>
            <w:r w:rsidR="00091948">
              <w:rPr>
                <w:sz w:val="18"/>
                <w:szCs w:val="18"/>
              </w:rPr>
              <w:t>setrpm</w:t>
            </w:r>
            <w:r w:rsidRPr="005D32B2">
              <w:rPr>
                <w:sz w:val="18"/>
                <w:szCs w:val="18"/>
              </w:rPr>
              <w:t>": n</w:t>
            </w:r>
            <w:r w:rsidR="00091948">
              <w:rPr>
                <w:sz w:val="18"/>
                <w:szCs w:val="18"/>
              </w:rPr>
              <w:t>.n</w:t>
            </w:r>
            <w:r w:rsidRPr="005D32B2">
              <w:rPr>
                <w:sz w:val="18"/>
                <w:szCs w:val="18"/>
              </w:rPr>
              <w:t>}</w:t>
            </w:r>
          </w:p>
        </w:tc>
        <w:tc>
          <w:tcPr>
            <w:tcW w:w="4508" w:type="dxa"/>
          </w:tcPr>
          <w:p w14:paraId="06C423E1" w14:textId="6979FEE3" w:rsidR="00EC2F79" w:rsidRPr="00EC2F79" w:rsidRDefault="008529FA" w:rsidP="008E57FA">
            <w:pPr>
              <w:pStyle w:val="TableText"/>
            </w:pPr>
            <w:r w:rsidRPr="008529FA">
              <w:t>Start the tombola running and hold it at n.n rpm (0.1 - 74.9 rpm)</w:t>
            </w:r>
          </w:p>
        </w:tc>
      </w:tr>
      <w:tr w:rsidR="00EC2F79" w:rsidRPr="00EC2F79" w14:paraId="13CFB155" w14:textId="77777777" w:rsidTr="00EC2F79">
        <w:tc>
          <w:tcPr>
            <w:tcW w:w="4508" w:type="dxa"/>
          </w:tcPr>
          <w:p w14:paraId="1AB2DDC2" w14:textId="541DCDB9" w:rsidR="00EC2F79" w:rsidRPr="005D32B2" w:rsidRDefault="00EC2F79" w:rsidP="008E57FA">
            <w:pPr>
              <w:pStyle w:val="Terminal"/>
              <w:keepNext/>
              <w:rPr>
                <w:sz w:val="18"/>
                <w:szCs w:val="18"/>
              </w:rPr>
            </w:pPr>
            <w:r w:rsidRPr="005D32B2">
              <w:rPr>
                <w:sz w:val="18"/>
                <w:szCs w:val="18"/>
              </w:rPr>
              <w:t>{"</w:t>
            </w:r>
            <w:r w:rsidR="008529FA">
              <w:rPr>
                <w:sz w:val="18"/>
                <w:szCs w:val="18"/>
              </w:rPr>
              <w:t>setrpm</w:t>
            </w:r>
            <w:r w:rsidRPr="005D32B2">
              <w:rPr>
                <w:sz w:val="18"/>
                <w:szCs w:val="18"/>
              </w:rPr>
              <w:t>":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5606F94E" w:rsidR="002D1E70" w:rsidRDefault="008E57FA" w:rsidP="008E57FA">
      <w:pPr>
        <w:pStyle w:val="Caption"/>
        <w:rPr>
          <w:lang w:eastAsia="en-GB"/>
        </w:rPr>
      </w:pPr>
      <w:bookmarkStart w:id="18" w:name="_Toc154918904"/>
      <w:r>
        <w:t xml:space="preserve">Figure </w:t>
      </w:r>
      <w:r w:rsidR="001544EE">
        <w:fldChar w:fldCharType="begin"/>
      </w:r>
      <w:r w:rsidR="001544EE">
        <w:instrText xml:space="preserve"> SEQ Figure \* ARABIC </w:instrText>
      </w:r>
      <w:r w:rsidR="001544EE">
        <w:fldChar w:fldCharType="separate"/>
      </w:r>
      <w:r w:rsidR="001851A5">
        <w:rPr>
          <w:noProof/>
        </w:rPr>
        <w:t>4</w:t>
      </w:r>
      <w:r w:rsidR="001544EE">
        <w:rPr>
          <w:noProof/>
        </w:rPr>
        <w:fldChar w:fldCharType="end"/>
      </w:r>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4918889"/>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E11BEA">
      <w:pPr>
        <w:pStyle w:val="Heading1"/>
      </w:pPr>
      <w:bookmarkStart w:id="22" w:name="_Toc42669888"/>
      <w:bookmarkStart w:id="23" w:name="_Toc49413869"/>
      <w:bookmarkStart w:id="24" w:name="_Toc154918890"/>
      <w:r>
        <w:t>Operating system</w:t>
      </w:r>
      <w:bookmarkEnd w:id="22"/>
      <w:bookmarkEnd w:id="23"/>
      <w:bookmarkEnd w:id="24"/>
    </w:p>
    <w:p w14:paraId="6F96AEC4" w14:textId="1676ED19" w:rsidR="00762DB0" w:rsidRDefault="00762DB0" w:rsidP="00762DB0">
      <w:r>
        <w:t xml:space="preserve">Use BalenaEtcher to install the latest version of the </w:t>
      </w:r>
      <w:r w:rsidR="00DA212B">
        <w:t>bookworm</w:t>
      </w:r>
      <w:r>
        <w:t>-lite operating system onto a 32Gb MicroMMC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0F58896A" w:rsidR="00622CB5" w:rsidRDefault="00622CB5" w:rsidP="00E11BEA">
      <w:r>
        <w:t>Set a secure password</w:t>
      </w:r>
      <w:r w:rsidR="009568D0">
        <w:tab/>
      </w:r>
      <w:r w:rsidR="009568D0" w:rsidRPr="009568D0">
        <w:rPr>
          <w:rStyle w:val="TerminalChar"/>
          <w:bdr w:val="single" w:sz="4" w:space="0" w:color="auto"/>
        </w:rPr>
        <w:t>***</w:t>
      </w:r>
      <w:r w:rsidR="001544EE">
        <w:rPr>
          <w:rStyle w:val="TerminalChar"/>
          <w:bdr w:val="single" w:sz="4" w:space="0" w:color="auto"/>
        </w:rPr>
        <w:t>***************</w:t>
      </w:r>
      <w:r w:rsidR="009568D0" w:rsidRPr="009568D0">
        <w:rPr>
          <w:rStyle w:val="TerminalChar"/>
          <w:bdr w:val="single" w:sz="4" w:space="0" w:color="auto"/>
        </w:rPr>
        <w:t>**</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enable ssh</w:t>
      </w:r>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5DE885AF" w14:textId="28EA2B66" w:rsidR="001E19DB" w:rsidRPr="003C0D3C" w:rsidRDefault="001E19DB" w:rsidP="006A49A0">
      <w:pPr>
        <w:pStyle w:val="Bullet3"/>
        <w:rPr>
          <w:rStyle w:val="TerminalChar"/>
          <w:rFonts w:ascii="Arial" w:hAnsi="Arial"/>
          <w:noProof w:val="0"/>
          <w:szCs w:val="16"/>
        </w:rPr>
      </w:pPr>
      <w:r>
        <w:t xml:space="preserve">set the hostname to </w:t>
      </w:r>
      <w:r w:rsidR="006A49A0">
        <w:tab/>
      </w:r>
      <w:r w:rsidR="006A49A0" w:rsidRPr="003A34BC">
        <w:rPr>
          <w:rStyle w:val="TerminalChar"/>
          <w:bdr w:val="single" w:sz="4" w:space="0" w:color="auto"/>
        </w:rPr>
        <w:t>byron-corelab</w:t>
      </w:r>
    </w:p>
    <w:p w14:paraId="6864F0F8" w14:textId="77777777" w:rsidR="003C0D3C" w:rsidRDefault="003C0D3C" w:rsidP="003C0D3C"/>
    <w:p w14:paraId="10AB6284" w14:textId="77777777" w:rsidR="007B568A" w:rsidRDefault="007B568A" w:rsidP="003C0D3C"/>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4918891"/>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4918892"/>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1201339B" w:rsidR="00762DB0" w:rsidRDefault="00762DB0" w:rsidP="00762DB0">
      <w:r>
        <w:t xml:space="preserve">Run </w:t>
      </w:r>
      <w:r w:rsidR="001026CE" w:rsidRPr="00C96935">
        <w:rPr>
          <w:rStyle w:val="TerminalChar"/>
          <w:bdr w:val="single" w:sz="4" w:space="0" w:color="auto"/>
        </w:rPr>
        <w:t xml:space="preserve">sudo apt </w:t>
      </w:r>
      <w:r w:rsidR="001026CE">
        <w:rPr>
          <w:rStyle w:val="TerminalChar"/>
          <w:bdr w:val="single" w:sz="4" w:space="0" w:color="auto"/>
        </w:rPr>
        <w:t>full-</w:t>
      </w:r>
      <w:r w:rsidR="001026CE" w:rsidRPr="00C9693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4918893"/>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73F7A3A2" w14:textId="77777777" w:rsidR="00913852" w:rsidRDefault="00913852" w:rsidP="00913852">
      <w:pPr>
        <w:pStyle w:val="Heading2"/>
      </w:pPr>
      <w:bookmarkStart w:id="33" w:name="_Toc154747731"/>
      <w:bookmarkStart w:id="34" w:name="_Toc42669891"/>
      <w:bookmarkStart w:id="35" w:name="_Toc49413873"/>
      <w:bookmarkStart w:id="36" w:name="_Toc154918894"/>
      <w:r>
        <w:t xml:space="preserve">Nginx </w:t>
      </w:r>
      <w:r w:rsidRPr="002D1434">
        <w:t>installation</w:t>
      </w:r>
      <w:bookmarkEnd w:id="33"/>
      <w:bookmarkEnd w:id="36"/>
    </w:p>
    <w:p w14:paraId="7E4D6A1F" w14:textId="77777777" w:rsidR="00913852" w:rsidRDefault="00913852" w:rsidP="003C0D3C">
      <w:pPr>
        <w:rPr>
          <w:rStyle w:val="TerminalChar"/>
        </w:rPr>
      </w:pPr>
      <w:r>
        <w:t xml:space="preserve">Run </w:t>
      </w:r>
      <w:r w:rsidRPr="00911D95">
        <w:rPr>
          <w:rStyle w:val="TerminalChar"/>
          <w:bdr w:val="single" w:sz="4" w:space="0" w:color="auto"/>
        </w:rPr>
        <w:t>sudo apt install nginx</w:t>
      </w:r>
    </w:p>
    <w:p w14:paraId="6AAC5D65" w14:textId="77777777" w:rsidR="003C0D3C" w:rsidRDefault="003C0D3C" w:rsidP="003C0D3C">
      <w:pPr>
        <w:pStyle w:val="Heading2"/>
      </w:pPr>
      <w:bookmarkStart w:id="37" w:name="_Toc154747732"/>
      <w:bookmarkStart w:id="38" w:name="_Toc154918895"/>
      <w:r>
        <w:lastRenderedPageBreak/>
        <w:t>Install git and gh</w:t>
      </w:r>
      <w:bookmarkEnd w:id="37"/>
      <w:bookmarkEnd w:id="38"/>
    </w:p>
    <w:p w14:paraId="7187E872" w14:textId="77777777" w:rsidR="003C0D3C" w:rsidRDefault="003C0D3C" w:rsidP="003C0D3C">
      <w:pPr>
        <w:keepNext/>
      </w:pPr>
      <w:r>
        <w:t xml:space="preserve">Run </w:t>
      </w:r>
      <w:r w:rsidRPr="00AD5323">
        <w:rPr>
          <w:rStyle w:val="TerminalChar"/>
          <w:bdr w:val="single" w:sz="4" w:space="0" w:color="auto"/>
        </w:rPr>
        <w:t>sudo apt install git</w:t>
      </w:r>
    </w:p>
    <w:p w14:paraId="05ED47D1" w14:textId="77777777" w:rsidR="003C0D3C" w:rsidRPr="002F1EEE" w:rsidRDefault="003C0D3C" w:rsidP="003C0D3C">
      <w:pPr>
        <w:keepNext/>
        <w:rPr>
          <w:rFonts w:ascii="Consolas" w:hAnsi="Consolas"/>
          <w:noProof/>
          <w:bdr w:val="single" w:sz="4" w:space="0" w:color="auto"/>
        </w:rPr>
      </w:pPr>
      <w:r>
        <w:t xml:space="preserve">Run </w:t>
      </w:r>
      <w:r w:rsidRPr="00AD5323">
        <w:rPr>
          <w:rStyle w:val="TerminalChar"/>
          <w:bdr w:val="single" w:sz="4" w:space="0" w:color="auto"/>
        </w:rPr>
        <w:t>sudo apt install gh</w:t>
      </w:r>
    </w:p>
    <w:p w14:paraId="7AE8CDB3" w14:textId="77777777" w:rsidR="003C0D3C" w:rsidRDefault="003C0D3C" w:rsidP="003C0D3C">
      <w:pPr>
        <w:keepNext/>
      </w:pPr>
      <w:r>
        <w:t xml:space="preserve">Run </w:t>
      </w:r>
      <w:r w:rsidRPr="005847A4">
        <w:rPr>
          <w:rStyle w:val="TerminalChar"/>
          <w:bdr w:val="single" w:sz="4" w:space="0" w:color="auto"/>
        </w:rPr>
        <w:t>gh auth login</w:t>
      </w:r>
    </w:p>
    <w:p w14:paraId="502855BF" w14:textId="77777777" w:rsidR="003C0D3C" w:rsidRDefault="003C0D3C" w:rsidP="003C0D3C">
      <w:pPr>
        <w:pStyle w:val="ListParagraph"/>
        <w:keepNext/>
        <w:numPr>
          <w:ilvl w:val="0"/>
          <w:numId w:val="38"/>
        </w:numPr>
      </w:pPr>
      <w:r>
        <w:t xml:space="preserve">What account do you want to log into? </w:t>
      </w:r>
      <w:r w:rsidRPr="005847A4">
        <w:rPr>
          <w:rStyle w:val="TerminalChar"/>
        </w:rPr>
        <w:t>GitHub.com</w:t>
      </w:r>
    </w:p>
    <w:p w14:paraId="366E54D5" w14:textId="77777777" w:rsidR="003C0D3C" w:rsidRDefault="003C0D3C" w:rsidP="003C0D3C">
      <w:pPr>
        <w:pStyle w:val="ListParagraph"/>
        <w:keepNext/>
        <w:numPr>
          <w:ilvl w:val="0"/>
          <w:numId w:val="38"/>
        </w:numPr>
      </w:pPr>
      <w:r>
        <w:t xml:space="preserve">What is your preferred protocol for Git operations? </w:t>
      </w:r>
      <w:r w:rsidRPr="005847A4">
        <w:rPr>
          <w:rStyle w:val="TerminalChar"/>
        </w:rPr>
        <w:t>HTTPS</w:t>
      </w:r>
    </w:p>
    <w:p w14:paraId="41B93E0E" w14:textId="77777777" w:rsidR="003C0D3C" w:rsidRDefault="003C0D3C" w:rsidP="003C0D3C">
      <w:pPr>
        <w:pStyle w:val="ListParagraph"/>
        <w:keepNext/>
        <w:numPr>
          <w:ilvl w:val="0"/>
          <w:numId w:val="38"/>
        </w:numPr>
      </w:pPr>
      <w:r>
        <w:t xml:space="preserve">Authenticate Git with your GitHub credentials? (Y/n) </w:t>
      </w:r>
      <w:r w:rsidRPr="005847A4">
        <w:rPr>
          <w:rStyle w:val="TerminalChar"/>
        </w:rPr>
        <w:t>y</w:t>
      </w:r>
    </w:p>
    <w:p w14:paraId="7A8E6E48" w14:textId="77777777" w:rsidR="003C0D3C" w:rsidRPr="006E61B7" w:rsidRDefault="003C0D3C" w:rsidP="003C0D3C">
      <w:pPr>
        <w:pStyle w:val="ListParagraph"/>
        <w:numPr>
          <w:ilvl w:val="0"/>
          <w:numId w:val="38"/>
        </w:numPr>
        <w:rPr>
          <w:rStyle w:val="TerminalChar"/>
          <w:rFonts w:ascii="Arial" w:hAnsi="Arial"/>
          <w:noProof w:val="0"/>
        </w:rPr>
      </w:pPr>
      <w:r w:rsidRPr="00F124D7">
        <w:t xml:space="preserve">How would you like to authenticate GitHub CLI? </w:t>
      </w:r>
      <w:r w:rsidRPr="005847A4">
        <w:rPr>
          <w:rStyle w:val="TerminalChar"/>
        </w:rPr>
        <w:t>Paste an authentication token</w:t>
      </w:r>
    </w:p>
    <w:p w14:paraId="20BA3A7D" w14:textId="5B287CF8" w:rsidR="006E61B7" w:rsidRDefault="006E61B7" w:rsidP="003C0D3C">
      <w:pPr>
        <w:pStyle w:val="ListParagraph"/>
        <w:numPr>
          <w:ilvl w:val="0"/>
          <w:numId w:val="38"/>
        </w:numPr>
      </w:pPr>
      <w:r>
        <w:rPr>
          <w:rStyle w:val="TerminalChar"/>
        </w:rPr>
        <w:t>Paste the personal token</w:t>
      </w:r>
    </w:p>
    <w:p w14:paraId="1DC26123" w14:textId="70E5406B" w:rsidR="00762DB0" w:rsidRDefault="00762DB0" w:rsidP="00762DB0">
      <w:pPr>
        <w:pStyle w:val="Heading2"/>
      </w:pPr>
      <w:bookmarkStart w:id="39" w:name="_Toc154918896"/>
      <w:r>
        <w:t xml:space="preserve">Install Flask </w:t>
      </w:r>
      <w:bookmarkEnd w:id="34"/>
      <w:bookmarkEnd w:id="35"/>
      <w:r w:rsidR="002F7D47">
        <w:t>Libraries</w:t>
      </w:r>
      <w:bookmarkEnd w:id="39"/>
    </w:p>
    <w:p w14:paraId="70213950" w14:textId="060A2E2B" w:rsidR="00232F2F" w:rsidRDefault="00762DB0" w:rsidP="00090169">
      <w:pPr>
        <w:rPr>
          <w:rStyle w:val="TerminalChar"/>
        </w:rPr>
      </w:pPr>
      <w:r>
        <w:t xml:space="preserve">Run </w:t>
      </w:r>
      <w:bookmarkStart w:id="40" w:name="_Toc42669892"/>
      <w:bookmarkStart w:id="41"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17E610D6" w14:textId="1B8B1939" w:rsidR="002F7D47" w:rsidRDefault="002F7D47" w:rsidP="00FD1F80">
      <w:pPr>
        <w:pStyle w:val="Heading2"/>
        <w:rPr>
          <w:rStyle w:val="TerminalChar"/>
          <w:rFonts w:ascii="Arial" w:hAnsi="Arial"/>
          <w:noProof w:val="0"/>
        </w:rPr>
      </w:pPr>
      <w:bookmarkStart w:id="42" w:name="_Toc154918897"/>
      <w:r w:rsidRPr="00FD1F80">
        <w:rPr>
          <w:rStyle w:val="TerminalChar"/>
          <w:rFonts w:ascii="Arial" w:hAnsi="Arial"/>
          <w:noProof w:val="0"/>
          <w:sz w:val="28"/>
          <w:szCs w:val="28"/>
        </w:rPr>
        <w:t>Install Minimal Modbus Package</w:t>
      </w:r>
      <w:bookmarkEnd w:id="42"/>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373D1F70" w14:textId="77777777" w:rsidR="00BE60AA" w:rsidRDefault="00BE60AA" w:rsidP="00BE60AA">
      <w:pPr>
        <w:pStyle w:val="Heading2"/>
      </w:pPr>
      <w:bookmarkStart w:id="43" w:name="_Toc154747733"/>
      <w:bookmarkStart w:id="44" w:name="_Toc154918898"/>
      <w:r>
        <w:t>Configure git and download the laser controller code</w:t>
      </w:r>
      <w:bookmarkEnd w:id="43"/>
      <w:bookmarkEnd w:id="44"/>
    </w:p>
    <w:p w14:paraId="3EEBE215" w14:textId="77777777" w:rsidR="00BE60AA" w:rsidRDefault="00BE60AA" w:rsidP="00BE60AA">
      <w:pPr>
        <w:keepNext/>
      </w:pPr>
      <w:r>
        <w:t>Create a GitHub folder</w:t>
      </w:r>
    </w:p>
    <w:p w14:paraId="7A4D03A9" w14:textId="77777777" w:rsidR="00BE60AA" w:rsidRDefault="00BE60AA" w:rsidP="00BE60AA">
      <w:pPr>
        <w:keepNext/>
      </w:pPr>
      <w:r>
        <w:t xml:space="preserve">Run </w:t>
      </w:r>
      <w:r w:rsidRPr="007E165D">
        <w:rPr>
          <w:rStyle w:val="TerminalChar"/>
          <w:bdr w:val="single" w:sz="4" w:space="0" w:color="auto"/>
        </w:rPr>
        <w:t>mkdir github</w:t>
      </w:r>
    </w:p>
    <w:p w14:paraId="779267E5" w14:textId="77777777" w:rsidR="00BE60AA" w:rsidRDefault="00BE60AA" w:rsidP="00BE60AA">
      <w:pPr>
        <w:keepNext/>
      </w:pPr>
      <w:r>
        <w:t xml:space="preserve">Run </w:t>
      </w:r>
      <w:r w:rsidRPr="007E165D">
        <w:rPr>
          <w:rStyle w:val="TerminalChar"/>
          <w:bdr w:val="single" w:sz="4" w:space="0" w:color="auto"/>
        </w:rPr>
        <w:t>cd github</w:t>
      </w:r>
    </w:p>
    <w:p w14:paraId="46A8C5FC" w14:textId="77777777" w:rsidR="00BE60AA" w:rsidRDefault="00BE60AA" w:rsidP="00BE60AA">
      <w:pPr>
        <w:keepNext/>
      </w:pPr>
    </w:p>
    <w:p w14:paraId="53C02FE2" w14:textId="77777777" w:rsidR="00BE60AA" w:rsidRDefault="00BE60AA" w:rsidP="00BE60AA">
      <w:pPr>
        <w:keepNext/>
      </w:pPr>
      <w:r>
        <w:t>Clone the repo</w:t>
      </w:r>
    </w:p>
    <w:p w14:paraId="0EF9DB0E" w14:textId="6AE509EF" w:rsidR="00BE60AA" w:rsidRDefault="00BE60AA" w:rsidP="00BE60AA">
      <w:pPr>
        <w:keepNext/>
      </w:pPr>
      <w:r>
        <w:t xml:space="preserve">Run </w:t>
      </w:r>
      <w:r w:rsidRPr="007E165D">
        <w:rPr>
          <w:rStyle w:val="TerminalChar"/>
          <w:bdr w:val="single" w:sz="4" w:space="0" w:color="auto"/>
        </w:rPr>
        <w:t xml:space="preserve">git clone </w:t>
      </w:r>
      <w:r w:rsidRPr="009B2103">
        <w:rPr>
          <w:rStyle w:val="TerminalChar"/>
          <w:bdr w:val="single" w:sz="4" w:space="0" w:color="auto"/>
        </w:rPr>
        <w:t>https://github.com/westerlymerlin/</w:t>
      </w:r>
      <w:r w:rsidRPr="00BE60AA">
        <w:rPr>
          <w:rStyle w:val="TerminalChar"/>
          <w:bdr w:val="single" w:sz="4" w:space="0" w:color="auto"/>
        </w:rPr>
        <w:t>UCL-tombola</w:t>
      </w:r>
      <w:r w:rsidRPr="009B2103">
        <w:rPr>
          <w:rStyle w:val="TerminalChar"/>
          <w:bdr w:val="single" w:sz="4" w:space="0" w:color="auto"/>
        </w:rPr>
        <w:t>.git</w:t>
      </w:r>
    </w:p>
    <w:p w14:paraId="2255556B" w14:textId="77777777" w:rsidR="00BE60AA" w:rsidRDefault="00BE60AA" w:rsidP="00BE60AA">
      <w:pPr>
        <w:keepNext/>
      </w:pPr>
    </w:p>
    <w:p w14:paraId="3EBABF97" w14:textId="77777777" w:rsidR="00BE60AA" w:rsidRDefault="00BE60AA" w:rsidP="00BE60AA">
      <w:pPr>
        <w:keepNext/>
      </w:pPr>
      <w:r>
        <w:t>Copy the files to the home folder</w:t>
      </w:r>
    </w:p>
    <w:p w14:paraId="1D54D5E8" w14:textId="78ADD69E" w:rsidR="00BE60AA" w:rsidRDefault="00BE60AA" w:rsidP="00BE60AA">
      <w:pPr>
        <w:keepNext/>
      </w:pPr>
      <w:r>
        <w:t xml:space="preserve">Run </w:t>
      </w:r>
      <w:r w:rsidRPr="0001157E">
        <w:rPr>
          <w:rStyle w:val="TerminalChar"/>
          <w:bdr w:val="single" w:sz="4" w:space="0" w:color="auto"/>
        </w:rPr>
        <w:t xml:space="preserve">cp -r </w:t>
      </w:r>
      <w:r>
        <w:rPr>
          <w:rStyle w:val="TerminalChar"/>
          <w:bdr w:val="single" w:sz="4" w:space="0" w:color="auto"/>
        </w:rPr>
        <w:t>~</w:t>
      </w:r>
      <w:r w:rsidRPr="0001157E">
        <w:rPr>
          <w:rStyle w:val="TerminalChar"/>
          <w:bdr w:val="single" w:sz="4" w:space="0" w:color="auto"/>
        </w:rPr>
        <w:t>/github/</w:t>
      </w:r>
      <w:r w:rsidRPr="00BE60AA">
        <w:rPr>
          <w:rStyle w:val="TerminalChar"/>
          <w:bdr w:val="single" w:sz="4" w:space="0" w:color="auto"/>
        </w:rPr>
        <w:t>UCL-tombola</w:t>
      </w:r>
      <w:r w:rsidRPr="0001157E">
        <w:rPr>
          <w:rStyle w:val="TerminalChar"/>
          <w:bdr w:val="single" w:sz="4" w:space="0" w:color="auto"/>
        </w:rPr>
        <w:t xml:space="preserve">/*  </w:t>
      </w:r>
      <w:r>
        <w:rPr>
          <w:rStyle w:val="TerminalChar"/>
          <w:bdr w:val="single" w:sz="4" w:space="0" w:color="auto"/>
        </w:rPr>
        <w:t>~</w:t>
      </w:r>
      <w:r w:rsidRPr="0001157E">
        <w:rPr>
          <w:rStyle w:val="TerminalChar"/>
          <w:bdr w:val="single" w:sz="4" w:space="0" w:color="auto"/>
        </w:rPr>
        <w:t>/</w:t>
      </w:r>
    </w:p>
    <w:p w14:paraId="5A9ED4C9" w14:textId="77777777" w:rsidR="00BE60AA" w:rsidRDefault="00BE60AA" w:rsidP="00BE60AA"/>
    <w:p w14:paraId="1A560301" w14:textId="77777777" w:rsidR="00BE60AA" w:rsidRDefault="00BE60AA" w:rsidP="00BE60AA">
      <w:r>
        <w:t>Set the execute flag on the scripts</w:t>
      </w:r>
    </w:p>
    <w:p w14:paraId="70BE0AFD" w14:textId="77777777" w:rsidR="00BE60AA" w:rsidRDefault="00BE60AA" w:rsidP="00BE60AA">
      <w:r>
        <w:t xml:space="preserve">Run </w:t>
      </w:r>
      <w:r w:rsidRPr="0001157E">
        <w:rPr>
          <w:rStyle w:val="TerminalChar"/>
          <w:bdr w:val="single" w:sz="4" w:space="0" w:color="auto"/>
        </w:rPr>
        <w:t xml:space="preserve">chmod 755 </w:t>
      </w:r>
      <w:r>
        <w:rPr>
          <w:rStyle w:val="TerminalChar"/>
          <w:bdr w:val="single" w:sz="4" w:space="0" w:color="auto"/>
        </w:rPr>
        <w:t>~</w:t>
      </w:r>
      <w:r w:rsidRPr="0001157E">
        <w:rPr>
          <w:rStyle w:val="TerminalChar"/>
          <w:bdr w:val="single" w:sz="4" w:space="0" w:color="auto"/>
        </w:rPr>
        <w:t>/bin/*</w:t>
      </w:r>
    </w:p>
    <w:p w14:paraId="45B86CA4" w14:textId="77777777" w:rsidR="00BE60AA" w:rsidRDefault="00BE60AA" w:rsidP="00BE60AA"/>
    <w:p w14:paraId="4F2CBC99" w14:textId="77777777" w:rsidR="00BE60AA" w:rsidRDefault="00BE60AA" w:rsidP="00BE60AA">
      <w:r>
        <w:t>Copy the Raspberry pi config files to the etc folder</w:t>
      </w:r>
    </w:p>
    <w:p w14:paraId="024C1E71" w14:textId="77777777" w:rsidR="00BE60AA" w:rsidRDefault="00BE60AA" w:rsidP="00BE60AA">
      <w:r>
        <w:t xml:space="preserve">Run </w:t>
      </w:r>
      <w:r w:rsidRPr="00C85647">
        <w:rPr>
          <w:rStyle w:val="TerminalChar"/>
          <w:bdr w:val="single" w:sz="4" w:space="0" w:color="auto"/>
        </w:rPr>
        <w:t xml:space="preserve">sudo cp -r  </w:t>
      </w:r>
      <w:r>
        <w:rPr>
          <w:rStyle w:val="TerminalChar"/>
          <w:bdr w:val="single" w:sz="4" w:space="0" w:color="auto"/>
        </w:rPr>
        <w:t>~</w:t>
      </w:r>
      <w:r w:rsidRPr="00C85647">
        <w:rPr>
          <w:rStyle w:val="TerminalChar"/>
          <w:bdr w:val="single" w:sz="4" w:space="0" w:color="auto"/>
        </w:rPr>
        <w:t>/raspberry-pi/etc/* /etc</w:t>
      </w:r>
    </w:p>
    <w:p w14:paraId="3D3874E5" w14:textId="77777777" w:rsidR="00BE60AA" w:rsidRDefault="00BE60AA" w:rsidP="00BE60AA"/>
    <w:p w14:paraId="39E9569A" w14:textId="77777777" w:rsidR="00BE60AA" w:rsidRDefault="00BE60AA" w:rsidP="00BE60AA">
      <w:r>
        <w:t>Reboot the Raspberry pi</w:t>
      </w:r>
    </w:p>
    <w:p w14:paraId="47AC2185" w14:textId="77777777" w:rsidR="00BE60AA" w:rsidRDefault="00BE60AA" w:rsidP="00BE60AA">
      <w:r>
        <w:t xml:space="preserve">Run </w:t>
      </w:r>
      <w:r w:rsidRPr="00093240">
        <w:rPr>
          <w:rStyle w:val="TerminalChar"/>
          <w:bdr w:val="single" w:sz="4" w:space="0" w:color="auto"/>
        </w:rPr>
        <w:t>sudo reboot</w:t>
      </w:r>
    </w:p>
    <w:p w14:paraId="318EC169" w14:textId="77777777" w:rsidR="00BE60AA" w:rsidRDefault="00BE60AA" w:rsidP="00BE60AA">
      <w:pPr>
        <w:pStyle w:val="Terminal"/>
      </w:pPr>
    </w:p>
    <w:p w14:paraId="4C9EA7AB" w14:textId="77777777" w:rsidR="00BE60AA" w:rsidRDefault="00BE60AA" w:rsidP="00BE60AA">
      <w:r>
        <w:t>After the reboot a warning banner will appear at ssh logon.</w:t>
      </w:r>
    </w:p>
    <w:p w14:paraId="6DF2F62F" w14:textId="77777777" w:rsidR="00582101" w:rsidRDefault="00582101" w:rsidP="00582101">
      <w:pPr>
        <w:pStyle w:val="Heading2"/>
      </w:pPr>
      <w:bookmarkStart w:id="45" w:name="_Toc154747736"/>
      <w:bookmarkStart w:id="46" w:name="_Toc154918899"/>
      <w:bookmarkEnd w:id="40"/>
      <w:bookmarkEnd w:id="41"/>
      <w:r>
        <w:lastRenderedPageBreak/>
        <w:t>Nginx Configuration</w:t>
      </w:r>
      <w:bookmarkEnd w:id="45"/>
      <w:bookmarkEnd w:id="46"/>
    </w:p>
    <w:p w14:paraId="1CDB4E4E" w14:textId="77777777" w:rsidR="00582101" w:rsidRDefault="00582101" w:rsidP="00582101">
      <w:r>
        <w:t xml:space="preserve">Change directory to </w:t>
      </w:r>
      <w:r w:rsidRPr="005A5973">
        <w:rPr>
          <w:rStyle w:val="TerminalChar"/>
        </w:rPr>
        <w:t>/etc/nginx/sites-enabled/</w:t>
      </w:r>
    </w:p>
    <w:p w14:paraId="2457C919" w14:textId="77777777" w:rsidR="00582101" w:rsidRDefault="00582101" w:rsidP="00582101">
      <w:r>
        <w:t xml:space="preserve">Run </w:t>
      </w:r>
      <w:r w:rsidRPr="009F7DA4">
        <w:rPr>
          <w:rStyle w:val="TerminalChar"/>
          <w:bdr w:val="single" w:sz="4" w:space="0" w:color="auto"/>
        </w:rPr>
        <w:t>sudo rm default</w:t>
      </w:r>
    </w:p>
    <w:p w14:paraId="56CA97DA" w14:textId="01EA403C" w:rsidR="00582101" w:rsidRDefault="00582101" w:rsidP="00582101">
      <w:pPr>
        <w:rPr>
          <w:rStyle w:val="TerminalChar"/>
          <w:bdr w:val="single" w:sz="4" w:space="0" w:color="auto"/>
        </w:rPr>
      </w:pPr>
      <w:r>
        <w:t xml:space="preserve">Run </w:t>
      </w:r>
      <w:r w:rsidRPr="00A316FC">
        <w:rPr>
          <w:rStyle w:val="TerminalChar"/>
          <w:bdr w:val="single" w:sz="4" w:space="0" w:color="auto"/>
        </w:rPr>
        <w:t>sudo ln -s /etc/nginx/sites-available/</w:t>
      </w:r>
      <w:r>
        <w:rPr>
          <w:rStyle w:val="TerminalChar"/>
          <w:bdr w:val="single" w:sz="4" w:space="0" w:color="auto"/>
        </w:rPr>
        <w:t>tombola</w:t>
      </w:r>
    </w:p>
    <w:p w14:paraId="1C4E4608" w14:textId="77777777" w:rsidR="00582101" w:rsidRPr="00C92B01" w:rsidRDefault="00582101" w:rsidP="00582101">
      <w:pPr>
        <w:pStyle w:val="Heading2"/>
      </w:pPr>
      <w:bookmarkStart w:id="47" w:name="_Toc42669894"/>
      <w:bookmarkStart w:id="48" w:name="_Toc49413876"/>
      <w:bookmarkStart w:id="49" w:name="_Toc154579296"/>
      <w:bookmarkStart w:id="50" w:name="_Toc154747737"/>
      <w:bookmarkStart w:id="51" w:name="_Toc154918900"/>
      <w:r w:rsidRPr="00C92B01">
        <w:t>Gunicorn for Python 3.x installation</w:t>
      </w:r>
      <w:bookmarkEnd w:id="47"/>
      <w:bookmarkEnd w:id="48"/>
      <w:bookmarkEnd w:id="49"/>
      <w:bookmarkEnd w:id="50"/>
      <w:bookmarkEnd w:id="51"/>
    </w:p>
    <w:p w14:paraId="01E150CA" w14:textId="77777777" w:rsidR="00582101" w:rsidRPr="00C92B01" w:rsidRDefault="00582101" w:rsidP="00582101">
      <w:r w:rsidRPr="00C92B01">
        <w:t xml:space="preserve">Run </w:t>
      </w:r>
      <w:r w:rsidRPr="00C92B01">
        <w:rPr>
          <w:rStyle w:val="TerminalChar"/>
          <w:bdr w:val="single" w:sz="4" w:space="0" w:color="auto"/>
        </w:rPr>
        <w:t>sudo apt install gunicorn3</w:t>
      </w:r>
    </w:p>
    <w:p w14:paraId="3BE50B7B" w14:textId="77777777" w:rsidR="00582101" w:rsidRPr="00C92B01" w:rsidRDefault="00582101" w:rsidP="00582101">
      <w:r w:rsidRPr="00C92B01">
        <w:t xml:space="preserve">Run </w:t>
      </w:r>
      <w:r w:rsidRPr="00C92B01">
        <w:rPr>
          <w:rStyle w:val="TerminalChar"/>
          <w:bdr w:val="single" w:sz="4" w:space="0" w:color="auto"/>
        </w:rPr>
        <w:t>sudo systemctl enable gunicorn</w:t>
      </w:r>
    </w:p>
    <w:p w14:paraId="5CF64D11" w14:textId="77777777" w:rsidR="00582101" w:rsidRPr="00C92B01" w:rsidRDefault="00582101" w:rsidP="00582101">
      <w:r w:rsidRPr="00C92B01">
        <w:t xml:space="preserve">Run </w:t>
      </w:r>
      <w:r w:rsidRPr="00C92B01">
        <w:rPr>
          <w:rStyle w:val="TerminalChar"/>
          <w:bdr w:val="single" w:sz="4" w:space="0" w:color="auto"/>
        </w:rPr>
        <w:t>sudo systemctl start gunicorn</w:t>
      </w:r>
    </w:p>
    <w:p w14:paraId="6FF77EC8" w14:textId="77777777" w:rsidR="00582101" w:rsidRDefault="00582101" w:rsidP="00582101"/>
    <w:p w14:paraId="04C7B74B" w14:textId="77777777" w:rsidR="00582101" w:rsidRPr="00C92B01" w:rsidRDefault="00582101" w:rsidP="00582101">
      <w:pPr>
        <w:keepNext/>
      </w:pPr>
      <w:r w:rsidRPr="00C92B01">
        <w:t>Reboot the Raspberry pi</w:t>
      </w:r>
    </w:p>
    <w:p w14:paraId="7CCF7CCD" w14:textId="77777777" w:rsidR="00582101" w:rsidRPr="00C92B01" w:rsidRDefault="00582101" w:rsidP="00582101">
      <w:r w:rsidRPr="00C92B01">
        <w:t xml:space="preserve">Run </w:t>
      </w:r>
      <w:r w:rsidRPr="00C92B01">
        <w:rPr>
          <w:rStyle w:val="TerminalChar"/>
          <w:bdr w:val="single" w:sz="4" w:space="0" w:color="auto"/>
        </w:rPr>
        <w:t>sudo reboot</w:t>
      </w:r>
    </w:p>
    <w:p w14:paraId="3EF3CC65" w14:textId="77777777" w:rsidR="00582101" w:rsidRPr="00C92B01" w:rsidRDefault="00582101" w:rsidP="00582101"/>
    <w:p w14:paraId="29F5055A" w14:textId="77777777" w:rsidR="00582101" w:rsidRPr="00C92B01" w:rsidRDefault="00582101" w:rsidP="00582101"/>
    <w:p w14:paraId="37DB0C30" w14:textId="77777777" w:rsidR="00582101" w:rsidRPr="00C92B01" w:rsidRDefault="00582101" w:rsidP="00582101">
      <w:r w:rsidRPr="00C92B01">
        <w:t xml:space="preserve">If flask is installed, the python files are in the </w:t>
      </w:r>
      <w:r w:rsidRPr="00C92B01">
        <w:rPr>
          <w:rStyle w:val="TerminalChar"/>
        </w:rPr>
        <w:t>/home/pi</w:t>
      </w:r>
      <w:r w:rsidRPr="00C92B01">
        <w:t xml:space="preserve"> directory, gunicorn3 is installed and configured and nginx is installed and configured the web service should be running and the site will be accessible on http://</w:t>
      </w:r>
      <w:r w:rsidRPr="00C92B01">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7B435A60" w:rsidR="00B04A43" w:rsidRPr="00B04A43" w:rsidRDefault="00B04A43" w:rsidP="00B04A43">
      <w:pPr>
        <w:pStyle w:val="EndNoteBibliography"/>
        <w:ind w:left="720" w:hanging="720"/>
      </w:pPr>
      <w:bookmarkStart w:id="52" w:name="_ENREF_1"/>
      <w:r w:rsidRPr="00B04A43">
        <w:t xml:space="preserve">Berg, J. (2023) </w:t>
      </w:r>
      <w:r w:rsidRPr="00B04A43">
        <w:rPr>
          <w:i/>
        </w:rPr>
        <w:t xml:space="preserve">MinimalModbus library for Python </w:t>
      </w:r>
      <w:r w:rsidRPr="00B04A43">
        <w:t xml:space="preserve"> The MinimalModbus Developers. Available online: </w:t>
      </w:r>
      <w:hyperlink r:id="rId15" w:history="1">
        <w:r w:rsidRPr="00B04A43">
          <w:rPr>
            <w:rStyle w:val="Hyperlink"/>
            <w:szCs w:val="22"/>
          </w:rPr>
          <w:t>https://pypi.org/project/minimalmodbus/</w:t>
        </w:r>
      </w:hyperlink>
      <w:r w:rsidRPr="00B04A43">
        <w:t xml:space="preserve"> [Accessed.</w:t>
      </w:r>
      <w:bookmarkEnd w:id="52"/>
    </w:p>
    <w:p w14:paraId="288477A5" w14:textId="2A2E276E" w:rsidR="00B04A43" w:rsidRPr="00B04A43" w:rsidRDefault="00B04A43" w:rsidP="00B04A43">
      <w:pPr>
        <w:pStyle w:val="EndNoteBibliography"/>
        <w:ind w:left="720" w:hanging="720"/>
      </w:pPr>
      <w:bookmarkStart w:id="53" w:name="_ENREF_2"/>
      <w:r w:rsidRPr="00B04A43">
        <w:t xml:space="preserve">Chesneau, B. (2020) </w:t>
      </w:r>
      <w:r w:rsidRPr="00B04A43">
        <w:rPr>
          <w:i/>
        </w:rPr>
        <w:t>Gunocorn, Python WSGI HTTP Server for UNIX</w:t>
      </w:r>
      <w:r w:rsidRPr="00B04A43">
        <w:t xml:space="preserve">. Available online: </w:t>
      </w:r>
      <w:hyperlink r:id="rId16" w:history="1">
        <w:r w:rsidRPr="00B04A43">
          <w:rPr>
            <w:rStyle w:val="Hyperlink"/>
            <w:szCs w:val="22"/>
          </w:rPr>
          <w:t>https://gunicorn.org/</w:t>
        </w:r>
      </w:hyperlink>
      <w:r w:rsidRPr="00B04A43">
        <w:t xml:space="preserve"> [Accessed 2020].</w:t>
      </w:r>
      <w:bookmarkEnd w:id="53"/>
    </w:p>
    <w:p w14:paraId="700CA580" w14:textId="14296752" w:rsidR="00B04A43" w:rsidRPr="00B04A43" w:rsidRDefault="00B04A43" w:rsidP="00B04A43">
      <w:pPr>
        <w:pStyle w:val="EndNoteBibliography"/>
        <w:ind w:left="720" w:hanging="720"/>
      </w:pPr>
      <w:bookmarkStart w:id="54" w:name="_ENREF_3"/>
      <w:r w:rsidRPr="00B04A43">
        <w:t xml:space="preserve">Kong Inc (2023) </w:t>
      </w:r>
      <w:r w:rsidRPr="00B04A43">
        <w:rPr>
          <w:i/>
        </w:rPr>
        <w:t xml:space="preserve">Kong Insomnia </w:t>
      </w:r>
      <w:r w:rsidRPr="00B04A43">
        <w:t xml:space="preserve"> Kong Inc. Available online: </w:t>
      </w:r>
      <w:hyperlink r:id="rId17" w:history="1">
        <w:r w:rsidRPr="00B04A43">
          <w:rPr>
            <w:rStyle w:val="Hyperlink"/>
            <w:szCs w:val="22"/>
          </w:rPr>
          <w:t>https://insomnia.rest/</w:t>
        </w:r>
      </w:hyperlink>
      <w:r w:rsidRPr="00B04A43">
        <w:t xml:space="preserve"> [Accessed.</w:t>
      </w:r>
      <w:bookmarkEnd w:id="54"/>
    </w:p>
    <w:p w14:paraId="04EBA4E0" w14:textId="661DB7B2" w:rsidR="00B04A43" w:rsidRPr="00B04A43" w:rsidRDefault="00B04A43" w:rsidP="00B04A43">
      <w:pPr>
        <w:pStyle w:val="EndNoteBibliography"/>
        <w:ind w:left="720" w:hanging="720"/>
      </w:pPr>
      <w:bookmarkStart w:id="55" w:name="_ENREF_4"/>
      <w:r w:rsidRPr="00B04A43">
        <w:t xml:space="preserve">Modbus Organisation (2012) </w:t>
      </w:r>
      <w:r w:rsidRPr="00B04A43">
        <w:rPr>
          <w:i/>
        </w:rPr>
        <w:t>MODBUS APPLICATION PROTOCOL SPECIFICATION V1.1b3</w:t>
      </w:r>
      <w:r w:rsidRPr="00B04A43">
        <w:t xml:space="preserve">, 2012. Available online: </w:t>
      </w:r>
      <w:hyperlink r:id="rId18" w:history="1">
        <w:r w:rsidRPr="00B04A43">
          <w:rPr>
            <w:rStyle w:val="Hyperlink"/>
            <w:szCs w:val="22"/>
          </w:rPr>
          <w:t>https://modbus.org/docs/Modbus_Application_Protocol_V1_1b3.pdf</w:t>
        </w:r>
      </w:hyperlink>
      <w:r w:rsidRPr="00B04A43">
        <w:t>.</w:t>
      </w:r>
      <w:bookmarkEnd w:id="55"/>
    </w:p>
    <w:p w14:paraId="0A5FB28B" w14:textId="77777777" w:rsidR="00B04A43" w:rsidRPr="00B04A43" w:rsidRDefault="00B04A43" w:rsidP="00B04A43">
      <w:pPr>
        <w:pStyle w:val="EndNoteBibliography"/>
        <w:ind w:left="720" w:hanging="720"/>
      </w:pPr>
      <w:bookmarkStart w:id="56"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6"/>
    </w:p>
    <w:p w14:paraId="70F43350" w14:textId="7D1D200A" w:rsidR="00B04A43" w:rsidRPr="00B04A43" w:rsidRDefault="00B04A43" w:rsidP="00B04A43">
      <w:pPr>
        <w:pStyle w:val="EndNoteBibliography"/>
        <w:ind w:left="720" w:hanging="720"/>
      </w:pPr>
      <w:bookmarkStart w:id="57" w:name="_ENREF_6"/>
      <w:r w:rsidRPr="00B04A43">
        <w:t xml:space="preserve">Postman (2020) </w:t>
      </w:r>
      <w:r w:rsidRPr="00B04A43">
        <w:rPr>
          <w:i/>
        </w:rPr>
        <w:t xml:space="preserve">Postman - an API platform for building and using APIs </w:t>
      </w:r>
      <w:r w:rsidRPr="00B04A43">
        <w:t xml:space="preserve"> Postman, Inc. Available online: </w:t>
      </w:r>
      <w:hyperlink r:id="rId19" w:history="1">
        <w:r w:rsidRPr="00B04A43">
          <w:rPr>
            <w:rStyle w:val="Hyperlink"/>
            <w:szCs w:val="22"/>
          </w:rPr>
          <w:t>https://www.postman.com/</w:t>
        </w:r>
      </w:hyperlink>
      <w:r w:rsidRPr="00B04A43">
        <w:t xml:space="preserve"> [Accessed 2020].</w:t>
      </w:r>
      <w:bookmarkEnd w:id="57"/>
    </w:p>
    <w:p w14:paraId="2EF0D851" w14:textId="334A8098" w:rsidR="00B04A43" w:rsidRPr="00B04A43" w:rsidRDefault="00B04A43" w:rsidP="00B04A43">
      <w:pPr>
        <w:pStyle w:val="EndNoteBibliography"/>
        <w:ind w:left="720" w:hanging="720"/>
      </w:pPr>
      <w:bookmarkStart w:id="58" w:name="_ENREF_7"/>
      <w:r w:rsidRPr="00B04A43">
        <w:t xml:space="preserve">Python Software Foundation (2023) </w:t>
      </w:r>
      <w:r w:rsidRPr="00B04A43">
        <w:rPr>
          <w:i/>
        </w:rPr>
        <w:t>Python 3 Programming Language</w:t>
      </w:r>
      <w:r w:rsidRPr="00B04A43">
        <w:t xml:space="preserve">. Online. Available online: </w:t>
      </w:r>
      <w:hyperlink r:id="rId20" w:history="1">
        <w:r w:rsidRPr="00B04A43">
          <w:rPr>
            <w:rStyle w:val="Hyperlink"/>
            <w:szCs w:val="22"/>
          </w:rPr>
          <w:t>https://www.python.org</w:t>
        </w:r>
      </w:hyperlink>
      <w:r w:rsidRPr="00B04A43">
        <w:t xml:space="preserve"> [Accessed March 2023].</w:t>
      </w:r>
      <w:bookmarkEnd w:id="58"/>
    </w:p>
    <w:p w14:paraId="263C07AE" w14:textId="07C823E8" w:rsidR="00B04A43" w:rsidRPr="00B04A43" w:rsidRDefault="00B04A43" w:rsidP="00B04A43">
      <w:pPr>
        <w:pStyle w:val="EndNoteBibliography"/>
        <w:ind w:left="720" w:hanging="720"/>
      </w:pPr>
      <w:bookmarkStart w:id="59" w:name="_ENREF_8"/>
      <w:r w:rsidRPr="00B04A43">
        <w:t xml:space="preserve">Raspberry PI Foundation (2020) </w:t>
      </w:r>
      <w:r w:rsidRPr="00B04A43">
        <w:rPr>
          <w:i/>
        </w:rPr>
        <w:t>Raspberry PI Model 4B Reference</w:t>
      </w:r>
      <w:r w:rsidRPr="00B04A43">
        <w:t xml:space="preserve">. Available online: </w:t>
      </w:r>
      <w:hyperlink r:id="rId21" w:history="1">
        <w:r w:rsidRPr="00B04A43">
          <w:rPr>
            <w:rStyle w:val="Hyperlink"/>
            <w:szCs w:val="22"/>
          </w:rPr>
          <w:t>https://www.raspberrypi.org/products/raspberry-pi-4-model-b/</w:t>
        </w:r>
      </w:hyperlink>
      <w:r w:rsidRPr="00B04A43">
        <w:t xml:space="preserve"> [Accessed July 2020].</w:t>
      </w:r>
      <w:bookmarkEnd w:id="59"/>
    </w:p>
    <w:p w14:paraId="38D5E123" w14:textId="77777777" w:rsidR="00B04A43" w:rsidRPr="00B04A43" w:rsidRDefault="00B04A43" w:rsidP="00B04A43">
      <w:pPr>
        <w:pStyle w:val="EndNoteBibliography"/>
        <w:ind w:left="720" w:hanging="720"/>
      </w:pPr>
      <w:bookmarkStart w:id="60"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60"/>
    </w:p>
    <w:p w14:paraId="074F4EC0" w14:textId="04EF58EA" w:rsidR="00B04A43" w:rsidRPr="00B04A43" w:rsidRDefault="00B04A43" w:rsidP="00B04A43">
      <w:pPr>
        <w:pStyle w:val="EndNoteBibliography"/>
        <w:ind w:left="720" w:hanging="720"/>
      </w:pPr>
      <w:bookmarkStart w:id="61" w:name="_ENREF_10"/>
      <w:r w:rsidRPr="00B04A43">
        <w:t xml:space="preserve">Siemens (2023) </w:t>
      </w:r>
      <w:r w:rsidRPr="00B04A43">
        <w:rPr>
          <w:i/>
        </w:rPr>
        <w:t>SINAMICS V20 - The compact basic performance converter</w:t>
      </w:r>
      <w:r w:rsidRPr="00B04A43">
        <w:t xml:space="preserve">, 2023. Available online: </w:t>
      </w:r>
      <w:hyperlink r:id="rId22" w:history="1">
        <w:r w:rsidRPr="00B04A43">
          <w:rPr>
            <w:rStyle w:val="Hyperlink"/>
            <w:szCs w:val="22"/>
          </w:rPr>
          <w:t>https://www.siemens.com/global/en/products/drives/sinamics/low-voltage-converters/standard-performance-frequency-converter/sinamics-v20.html</w:t>
        </w:r>
      </w:hyperlink>
      <w:r w:rsidRPr="00B04A43">
        <w:t>.</w:t>
      </w:r>
      <w:bookmarkEnd w:id="61"/>
    </w:p>
    <w:p w14:paraId="180B34A8" w14:textId="50A63980" w:rsidR="00B04A43" w:rsidRPr="00B04A43" w:rsidRDefault="00B04A43" w:rsidP="00B04A43">
      <w:pPr>
        <w:pStyle w:val="EndNoteBibliography"/>
        <w:ind w:left="720" w:hanging="720"/>
      </w:pPr>
      <w:bookmarkStart w:id="62" w:name="_ENREF_11"/>
      <w:r w:rsidRPr="00B04A43">
        <w:t xml:space="preserve">Software in the Public Interest (2020) </w:t>
      </w:r>
      <w:r w:rsidRPr="00B04A43">
        <w:rPr>
          <w:i/>
        </w:rPr>
        <w:t>Debian Operating System</w:t>
      </w:r>
      <w:r w:rsidRPr="00B04A43">
        <w:t xml:space="preserve">, 2020. Available online: </w:t>
      </w:r>
      <w:hyperlink r:id="rId23" w:history="1">
        <w:r w:rsidRPr="00B04A43">
          <w:rPr>
            <w:rStyle w:val="Hyperlink"/>
            <w:szCs w:val="22"/>
          </w:rPr>
          <w:t>https://www.debian.org/</w:t>
        </w:r>
      </w:hyperlink>
      <w:r w:rsidRPr="00B04A43">
        <w:t>.</w:t>
      </w:r>
      <w:bookmarkEnd w:id="62"/>
    </w:p>
    <w:p w14:paraId="0B5509C1" w14:textId="48C3C16F" w:rsidR="00B04A43" w:rsidRPr="00B04A43" w:rsidRDefault="00B04A43" w:rsidP="00B04A43">
      <w:pPr>
        <w:pStyle w:val="EndNoteBibliography"/>
        <w:ind w:left="720" w:hanging="720"/>
      </w:pPr>
      <w:bookmarkStart w:id="63" w:name="_ENREF_12"/>
      <w:r w:rsidRPr="00B04A43">
        <w:t xml:space="preserve">Sysoev, I. (2020) </w:t>
      </w:r>
      <w:r w:rsidRPr="00B04A43">
        <w:rPr>
          <w:i/>
        </w:rPr>
        <w:t>NGNIX open source web server</w:t>
      </w:r>
      <w:r w:rsidRPr="00B04A43">
        <w:t xml:space="preserve">. Available online: </w:t>
      </w:r>
      <w:hyperlink r:id="rId24" w:history="1">
        <w:r w:rsidRPr="00B04A43">
          <w:rPr>
            <w:rStyle w:val="Hyperlink"/>
            <w:szCs w:val="22"/>
          </w:rPr>
          <w:t>https://www.nginx.com/</w:t>
        </w:r>
      </w:hyperlink>
      <w:r w:rsidRPr="00B04A43">
        <w:t xml:space="preserve"> [Accessed 2020].</w:t>
      </w:r>
      <w:bookmarkEnd w:id="63"/>
    </w:p>
    <w:p w14:paraId="0193DE12" w14:textId="7938CAC2" w:rsidR="00B04A43" w:rsidRPr="00B04A43" w:rsidRDefault="00B04A43" w:rsidP="00B04A43">
      <w:pPr>
        <w:pStyle w:val="EndNoteBibliography"/>
        <w:ind w:left="720" w:hanging="720"/>
      </w:pPr>
      <w:bookmarkStart w:id="64" w:name="_ENREF_13"/>
      <w:r w:rsidRPr="00B04A43">
        <w:t xml:space="preserve">The Pallets Project (2020) </w:t>
      </w:r>
      <w:r w:rsidRPr="00B04A43">
        <w:rPr>
          <w:i/>
        </w:rPr>
        <w:t>Flask is a lightweight WSGI web application framework</w:t>
      </w:r>
      <w:r w:rsidRPr="00B04A43">
        <w:t xml:space="preserve">. Available online: </w:t>
      </w:r>
      <w:hyperlink r:id="rId25" w:history="1">
        <w:r w:rsidRPr="00B04A43">
          <w:rPr>
            <w:rStyle w:val="Hyperlink"/>
            <w:szCs w:val="22"/>
          </w:rPr>
          <w:t>https://palletsprojects.com/</w:t>
        </w:r>
      </w:hyperlink>
      <w:r w:rsidRPr="00B04A43">
        <w:t xml:space="preserve"> [Accessed 2020].</w:t>
      </w:r>
      <w:bookmarkEnd w:id="64"/>
    </w:p>
    <w:p w14:paraId="354CAA0D" w14:textId="77777777" w:rsidR="00B04A43" w:rsidRPr="00B04A43" w:rsidRDefault="00B04A43" w:rsidP="00B04A43">
      <w:pPr>
        <w:pStyle w:val="EndNoteBibliography"/>
        <w:ind w:left="720" w:hanging="720"/>
      </w:pPr>
      <w:bookmarkStart w:id="65"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5"/>
    </w:p>
    <w:p w14:paraId="6802B890" w14:textId="069AE291" w:rsidR="00B04A43" w:rsidRPr="00B04A43" w:rsidRDefault="00B04A43" w:rsidP="00B04A43">
      <w:pPr>
        <w:pStyle w:val="EndNoteBibliography"/>
        <w:ind w:left="720" w:hanging="720"/>
      </w:pPr>
      <w:bookmarkStart w:id="66"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6" w:history="1">
        <w:r w:rsidRPr="00B04A43">
          <w:rPr>
            <w:rStyle w:val="Hyperlink"/>
            <w:szCs w:val="22"/>
          </w:rPr>
          <w:t>https://doi.org/10.1016/j.mex.2022.101974</w:t>
        </w:r>
      </w:hyperlink>
      <w:r w:rsidRPr="00B04A43">
        <w:t>.</w:t>
      </w:r>
      <w:bookmarkEnd w:id="66"/>
    </w:p>
    <w:p w14:paraId="78C474C3" w14:textId="33BC812E" w:rsidR="0026706F" w:rsidRDefault="0026706F" w:rsidP="00567CBD">
      <w:r>
        <w:fldChar w:fldCharType="end"/>
      </w:r>
    </w:p>
    <w:sectPr w:rsidR="0026706F" w:rsidSect="004C4D2E">
      <w:headerReference w:type="even" r:id="rId27"/>
      <w:headerReference w:type="default" r:id="rId28"/>
      <w:footerReference w:type="even" r:id="rId29"/>
      <w:footerReference w:type="default" r:id="rId30"/>
      <w:headerReference w:type="first" r:id="rId31"/>
      <w:footerReference w:type="first" r:id="rId32"/>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2EC6F" w14:textId="77777777" w:rsidR="00F742B6" w:rsidRDefault="00F742B6" w:rsidP="00563BF8">
      <w:r>
        <w:separator/>
      </w:r>
    </w:p>
    <w:p w14:paraId="38D53DA2" w14:textId="77777777" w:rsidR="00F742B6" w:rsidRDefault="00F742B6"/>
  </w:endnote>
  <w:endnote w:type="continuationSeparator" w:id="0">
    <w:p w14:paraId="0B1ED9DF" w14:textId="77777777" w:rsidR="00F742B6" w:rsidRDefault="00F742B6" w:rsidP="00563BF8">
      <w:r>
        <w:continuationSeparator/>
      </w:r>
    </w:p>
    <w:p w14:paraId="39990339" w14:textId="77777777" w:rsidR="00F742B6" w:rsidRDefault="00F742B6"/>
  </w:endnote>
  <w:endnote w:type="continuationNotice" w:id="1">
    <w:p w14:paraId="0BB4E010" w14:textId="77777777" w:rsidR="00F742B6" w:rsidRDefault="00F742B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28EC3" w14:textId="77777777" w:rsidR="00F742B6" w:rsidRDefault="00F742B6" w:rsidP="00563BF8">
      <w:r>
        <w:separator/>
      </w:r>
    </w:p>
    <w:p w14:paraId="55BB7FFE" w14:textId="77777777" w:rsidR="00F742B6" w:rsidRDefault="00F742B6"/>
  </w:footnote>
  <w:footnote w:type="continuationSeparator" w:id="0">
    <w:p w14:paraId="0A2BD8DD" w14:textId="77777777" w:rsidR="00F742B6" w:rsidRDefault="00F742B6" w:rsidP="00563BF8">
      <w:r>
        <w:continuationSeparator/>
      </w:r>
    </w:p>
    <w:p w14:paraId="4F2B58E5" w14:textId="77777777" w:rsidR="00F742B6" w:rsidRDefault="00F742B6"/>
  </w:footnote>
  <w:footnote w:type="continuationNotice" w:id="1">
    <w:p w14:paraId="4F52FBE5" w14:textId="77777777" w:rsidR="00F742B6" w:rsidRDefault="00F742B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F71F88"/>
    <w:multiLevelType w:val="hybridMultilevel"/>
    <w:tmpl w:val="984C0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30"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9"/>
  </w:num>
  <w:num w:numId="12" w16cid:durableId="1066495072">
    <w:abstractNumId w:val="18"/>
  </w:num>
  <w:num w:numId="13" w16cid:durableId="279918439">
    <w:abstractNumId w:val="37"/>
  </w:num>
  <w:num w:numId="14" w16cid:durableId="1336761914">
    <w:abstractNumId w:val="23"/>
  </w:num>
  <w:num w:numId="15" w16cid:durableId="1465387450">
    <w:abstractNumId w:val="10"/>
  </w:num>
  <w:num w:numId="16" w16cid:durableId="1289631143">
    <w:abstractNumId w:val="16"/>
  </w:num>
  <w:num w:numId="17" w16cid:durableId="1359233684">
    <w:abstractNumId w:val="28"/>
  </w:num>
  <w:num w:numId="18" w16cid:durableId="348138437">
    <w:abstractNumId w:val="34"/>
  </w:num>
  <w:num w:numId="19" w16cid:durableId="808396327">
    <w:abstractNumId w:val="20"/>
  </w:num>
  <w:num w:numId="20" w16cid:durableId="43797244">
    <w:abstractNumId w:val="27"/>
  </w:num>
  <w:num w:numId="21" w16cid:durableId="45107167">
    <w:abstractNumId w:val="36"/>
  </w:num>
  <w:num w:numId="22" w16cid:durableId="1546020883">
    <w:abstractNumId w:val="13"/>
  </w:num>
  <w:num w:numId="23" w16cid:durableId="835875961">
    <w:abstractNumId w:val="17"/>
  </w:num>
  <w:num w:numId="24" w16cid:durableId="321978714">
    <w:abstractNumId w:val="11"/>
  </w:num>
  <w:num w:numId="25" w16cid:durableId="127094542">
    <w:abstractNumId w:val="25"/>
  </w:num>
  <w:num w:numId="26" w16cid:durableId="1245839810">
    <w:abstractNumId w:val="30"/>
  </w:num>
  <w:num w:numId="27" w16cid:durableId="1597668194">
    <w:abstractNumId w:val="14"/>
  </w:num>
  <w:num w:numId="28" w16cid:durableId="264777536">
    <w:abstractNumId w:val="15"/>
  </w:num>
  <w:num w:numId="29" w16cid:durableId="768084425">
    <w:abstractNumId w:val="26"/>
  </w:num>
  <w:num w:numId="30" w16cid:durableId="1015377919">
    <w:abstractNumId w:val="32"/>
  </w:num>
  <w:num w:numId="31" w16cid:durableId="279534470">
    <w:abstractNumId w:val="12"/>
  </w:num>
  <w:num w:numId="32" w16cid:durableId="1691491570">
    <w:abstractNumId w:val="19"/>
  </w:num>
  <w:num w:numId="33" w16cid:durableId="584538045">
    <w:abstractNumId w:val="33"/>
  </w:num>
  <w:num w:numId="34" w16cid:durableId="2040037170">
    <w:abstractNumId w:val="35"/>
  </w:num>
  <w:num w:numId="35" w16cid:durableId="794719390">
    <w:abstractNumId w:val="22"/>
  </w:num>
  <w:num w:numId="36" w16cid:durableId="1658418405">
    <w:abstractNumId w:val="31"/>
  </w:num>
  <w:num w:numId="37" w16cid:durableId="1715812723">
    <w:abstractNumId w:val="24"/>
  </w:num>
  <w:num w:numId="38" w16cid:durableId="1904876539">
    <w:abstractNumId w:val="2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276D"/>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1948"/>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26CE"/>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4EE"/>
    <w:rsid w:val="00154B28"/>
    <w:rsid w:val="00154C83"/>
    <w:rsid w:val="00155312"/>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1A5"/>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4CDC"/>
    <w:rsid w:val="001D5E73"/>
    <w:rsid w:val="001D6339"/>
    <w:rsid w:val="001D6AD3"/>
    <w:rsid w:val="001D7186"/>
    <w:rsid w:val="001D756F"/>
    <w:rsid w:val="001D7839"/>
    <w:rsid w:val="001E0020"/>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945"/>
    <w:rsid w:val="00234B5D"/>
    <w:rsid w:val="002352A2"/>
    <w:rsid w:val="00235663"/>
    <w:rsid w:val="00235ADE"/>
    <w:rsid w:val="00235B9E"/>
    <w:rsid w:val="002361DA"/>
    <w:rsid w:val="00236447"/>
    <w:rsid w:val="002400DC"/>
    <w:rsid w:val="0024051C"/>
    <w:rsid w:val="0024067D"/>
    <w:rsid w:val="00240AB8"/>
    <w:rsid w:val="00243E50"/>
    <w:rsid w:val="00244285"/>
    <w:rsid w:val="00244869"/>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0D3C"/>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263"/>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2980"/>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5D5"/>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379F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101"/>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3E1"/>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1E23"/>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B6840"/>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1B7"/>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68A"/>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7F600C"/>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29FA"/>
    <w:rsid w:val="008542BE"/>
    <w:rsid w:val="00854AEC"/>
    <w:rsid w:val="00856B1C"/>
    <w:rsid w:val="00857076"/>
    <w:rsid w:val="00857F58"/>
    <w:rsid w:val="008607D8"/>
    <w:rsid w:val="00860ED8"/>
    <w:rsid w:val="00861002"/>
    <w:rsid w:val="0086156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984"/>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852"/>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568D0"/>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5C40"/>
    <w:rsid w:val="00A26636"/>
    <w:rsid w:val="00A273B0"/>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5603"/>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078"/>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E60AA"/>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160"/>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2A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11A"/>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037"/>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48BE"/>
    <w:rsid w:val="00D86588"/>
    <w:rsid w:val="00D873B1"/>
    <w:rsid w:val="00D87B28"/>
    <w:rsid w:val="00D90370"/>
    <w:rsid w:val="00D909C9"/>
    <w:rsid w:val="00D90DC5"/>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B93"/>
    <w:rsid w:val="00E07C20"/>
    <w:rsid w:val="00E102A0"/>
    <w:rsid w:val="00E11842"/>
    <w:rsid w:val="00E11BEA"/>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21EC"/>
    <w:rsid w:val="00E4266F"/>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AED"/>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36"/>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2FC8"/>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2B6"/>
    <w:rsid w:val="00F744B7"/>
    <w:rsid w:val="00F756A7"/>
    <w:rsid w:val="00F75860"/>
    <w:rsid w:val="00F7602D"/>
    <w:rsid w:val="00F76B03"/>
    <w:rsid w:val="00F81D3C"/>
    <w:rsid w:val="00F830E7"/>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A7F4E"/>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172"/>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modbus.org/docs/Modbus_Application_Protocol_V1_1b3.pdf" TargetMode="External"/><Relationship Id="rId26" Type="http://schemas.openxmlformats.org/officeDocument/2006/relationships/hyperlink" Target="https://doi.org/10.1016/j.mex.2022.101974" TargetMode="External"/><Relationship Id="rId3" Type="http://schemas.openxmlformats.org/officeDocument/2006/relationships/customXml" Target="../customXml/item3.xml"/><Relationship Id="rId21" Type="http://schemas.openxmlformats.org/officeDocument/2006/relationships/hyperlink" Target="https://www.raspberrypi.org/products/raspberry-pi-4-model-b/" TargetMode="External"/><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insomnia.rest/" TargetMode="External"/><Relationship Id="rId25" Type="http://schemas.openxmlformats.org/officeDocument/2006/relationships/hyperlink" Target="https://palletsprojects.com/"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unicorn.org/" TargetMode="External"/><Relationship Id="rId20" Type="http://schemas.openxmlformats.org/officeDocument/2006/relationships/hyperlink" Target="https://www.python.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nginx.com/" TargetMode="External"/><Relationship Id="rId32"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https://pypi.org/project/minimalmodbus/" TargetMode="External"/><Relationship Id="rId23" Type="http://schemas.openxmlformats.org/officeDocument/2006/relationships/hyperlink" Target="https://www.debian.org/" TargetMode="Externa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s://www.postman.com/" TargetMode="External"/><Relationship Id="rId31"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siemens.com/global/en/products/drives/sinamics/low-voltage-converters/standard-performance-frequency-converter/sinamics-v20.html" TargetMode="External"/><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163</Words>
  <Characters>2943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414</cp:revision>
  <cp:lastPrinted>2018-11-18T17:18:00Z</cp:lastPrinted>
  <dcterms:created xsi:type="dcterms:W3CDTF">2020-09-02T15:30:00Z</dcterms:created>
  <dcterms:modified xsi:type="dcterms:W3CDTF">2023-12-31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